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4D364AA5"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xml:space="preserve">. </w:t>
      </w:r>
      <w:r w:rsidR="0058171B">
        <w:rPr>
          <w:rFonts w:ascii="Helvetica" w:hAnsi="Helvetica" w:cs="FiraGO Medium"/>
          <w:b/>
          <w:noProof/>
          <w:sz w:val="18"/>
          <w:szCs w:val="18"/>
        </w:rPr>
        <w:t>14</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w:t>
      </w:r>
      <w:r w:rsidR="0058171B">
        <w:rPr>
          <w:rFonts w:ascii="Helvetica" w:hAnsi="Helvetica" w:cs="FiraGO Medium"/>
          <w:b/>
          <w:noProof/>
          <w:sz w:val="18"/>
          <w:szCs w:val="18"/>
        </w:rPr>
        <w:t xml:space="preserve">12 </w:t>
      </w:r>
      <w:r>
        <w:rPr>
          <w:rFonts w:ascii="Helvetica" w:hAnsi="Helvetica" w:cs="FiraGO Medium"/>
          <w:b/>
          <w:noProof/>
          <w:sz w:val="18"/>
          <w:szCs w:val="18"/>
        </w:rPr>
        <w:t xml:space="preserve">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5ED2B5EB"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tremor</w:t>
      </w:r>
      <w:r w:rsidR="001A5BB1">
        <w:t>s</w:t>
      </w:r>
      <w:r w:rsidR="00D565D6" w:rsidRPr="00D565D6">
        <w:t xml:space="preserve">- the etiology remains obscure. However, as </w:t>
      </w:r>
      <w:r w:rsidR="00350B4B">
        <w:t xml:space="preserve">a </w:t>
      </w:r>
      <w:r w:rsidR="00D565D6" w:rsidRPr="00D565D6">
        <w:t>common pathophysiological substrate of action tremor syndromes</w:t>
      </w:r>
      <w:r w:rsidR="00390657">
        <w:t>,</w:t>
      </w:r>
      <w:r w:rsidR="00D565D6" w:rsidRPr="00D565D6">
        <w:t xml:space="preserve">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14745D57" w14:textId="44E15952" w:rsidR="00383A9B" w:rsidRPr="009208BA" w:rsidRDefault="002736E0" w:rsidP="0075371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r w:rsidR="00524E06">
        <w:t xml:space="preserve"> </w:t>
      </w:r>
      <w:r w:rsidR="00FA5FB4">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w:t>
      </w:r>
      <w:r w:rsidR="00383A9B" w:rsidRPr="00383A9B">
        <w:rPr>
          <w:lang w:val="en-GB"/>
        </w:rPr>
        <w:t>integration of somatosensory afferent and efferent signals within certain thalamic areas play a decisive role in the generation of tremor amplitude.</w:t>
      </w:r>
      <w:r w:rsidR="00383A9B" w:rsidRPr="00383A9B">
        <w:rPr>
          <w:lang w:val="en-GB"/>
        </w:rPr>
        <w:fldChar w:fldCharType="begin"/>
      </w:r>
      <w:r w:rsidR="00FA5FB4">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sidR="00FA5FB4">
        <w:rPr>
          <w:noProof/>
          <w:lang w:val="en-GB"/>
        </w:rPr>
        <w:t>(Pedrosa, Brown et al. 2018)</w:t>
      </w:r>
      <w:r w:rsidR="00383A9B" w:rsidRPr="00383A9B">
        <w:fldChar w:fldCharType="end"/>
      </w:r>
    </w:p>
    <w:p w14:paraId="15A9B6F8" w14:textId="46EA5CD3" w:rsidR="00D565D6" w:rsidRDefault="00F720B6" w:rsidP="002C2DBE">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w:t>
      </w:r>
      <w:r w:rsidR="005E473D">
        <w:t xml:space="preserve">was shown </w:t>
      </w:r>
      <w:r w:rsidR="00EF4316">
        <w:t>responsive to</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535317">
        <w:t xml:space="preserve"> This </w:t>
      </w:r>
      <w:r w:rsidR="001C0517">
        <w:t xml:space="preserve">phenomenon </w:t>
      </w:r>
      <w:r w:rsidR="00535317">
        <w:t xml:space="preserve">was </w:t>
      </w:r>
      <w:r w:rsidR="00964617">
        <w:t>reported</w:t>
      </w:r>
      <w:r w:rsidR="001C0517">
        <w:t xml:space="preserve"> for several different tremor etiologies</w:t>
      </w:r>
      <w:r w:rsidR="00A96C8F">
        <w:t>, encompassing</w:t>
      </w:r>
      <w:r w:rsidR="00535317">
        <w:t xml:space="preserve"> ET</w:t>
      </w:r>
      <w:r w:rsidR="008237D6">
        <w:t xml:space="preserve">, dystonic </w:t>
      </w:r>
      <w:proofErr w:type="gramStart"/>
      <w:r w:rsidR="008237D6">
        <w:t>tremor</w:t>
      </w:r>
      <w:proofErr w:type="gramEnd"/>
      <w:r w:rsidR="00535317">
        <w:t xml:space="preserve"> and intention tremor in multiple sclerosis.</w:t>
      </w:r>
      <w:r w:rsidR="00535317" w:rsidRPr="00DB7FA7">
        <w:rPr>
          <w:lang w:val="en-GB"/>
        </w:rPr>
        <w:t xml:space="preserve"> </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 </w:instrText>
      </w:r>
      <w:r w:rsidR="00376B90">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376B90">
        <w:rPr>
          <w:lang w:val="en-GB"/>
        </w:rPr>
        <w:instrText xml:space="preserve"> ADDIN EN.CITE.DATA </w:instrText>
      </w:r>
      <w:r w:rsidR="00376B90">
        <w:rPr>
          <w:lang w:val="en-GB"/>
        </w:rPr>
      </w:r>
      <w:r w:rsidR="00376B90">
        <w:rPr>
          <w:lang w:val="en-GB"/>
        </w:rPr>
        <w:fldChar w:fldCharType="end"/>
      </w:r>
      <w:r w:rsidR="00DB7FA7" w:rsidRPr="00DB7FA7">
        <w:rPr>
          <w:lang w:val="en-GB"/>
        </w:rPr>
      </w:r>
      <w:r w:rsidR="00DB7FA7" w:rsidRPr="00DB7FA7">
        <w:rPr>
          <w:lang w:val="en-GB"/>
        </w:rPr>
        <w:fldChar w:fldCharType="separate"/>
      </w:r>
      <w:r w:rsidR="00376B90">
        <w:rPr>
          <w:noProof/>
          <w:lang w:val="en-GB"/>
        </w:rPr>
        <w:t>(Keogh, Morrison et al. 2004, Feys, Helsen et al. 2006, Gironell, Ribosa-Nogue et al. 2012, DeSimone, Archer et al. 2019)</w:t>
      </w:r>
      <w:r w:rsidR="00DB7FA7" w:rsidRPr="00DB7FA7">
        <w:fldChar w:fldCharType="end"/>
      </w:r>
      <w:r w:rsidR="009C028E">
        <w:t xml:space="preserve"> </w:t>
      </w:r>
      <w:r w:rsidR="00D565D6" w:rsidRPr="00D565D6">
        <w:t xml:space="preserve"> However, it has not been examined </w:t>
      </w:r>
      <w:r w:rsidR="00EA2AC5">
        <w:t xml:space="preserve">yet </w:t>
      </w:r>
      <w:r w:rsidR="00D565D6" w:rsidRPr="00D565D6">
        <w:t xml:space="preserve">whether visual feedback exclusively modulates action tremor </w:t>
      </w:r>
      <w:r w:rsidR="005E772B">
        <w:t>amplitude</w:t>
      </w:r>
      <w:r w:rsidR="005E772B" w:rsidRPr="00D565D6">
        <w:t xml:space="preserve"> </w:t>
      </w:r>
      <w:r w:rsidR="00D565D6" w:rsidRPr="00D565D6">
        <w:t xml:space="preserve">or if </w:t>
      </w:r>
      <w:r w:rsidR="00CC2DA6">
        <w:t>alterations of</w:t>
      </w:r>
      <w:r w:rsidR="00D565D6" w:rsidRPr="00D565D6">
        <w:t xml:space="preserve"> other afferent input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t xml:space="preserve">increase </w:t>
      </w:r>
      <w:r w:rsidR="00484EE4">
        <w:t xml:space="preserve">the </w:t>
      </w:r>
      <w:r w:rsidR="00CF2384" w:rsidRPr="00D565D6">
        <w:t>tremor amplitude.</w:t>
      </w:r>
      <w:r w:rsidR="00CF2384">
        <w:t xml:space="preserve"> </w:t>
      </w:r>
      <w:r w:rsidR="00484EE4">
        <w:t>This would raise the q</w:t>
      </w:r>
      <w:r w:rsidR="00D95C7E">
        <w:t>uestion for a common underlying mechanism</w:t>
      </w:r>
      <w:r w:rsidR="00DF47E9">
        <w:t xml:space="preserve"> modulating </w:t>
      </w:r>
      <w:r w:rsidR="00E4192E">
        <w:t>tremor amplitude</w:t>
      </w:r>
      <w:r w:rsidR="00245246">
        <w:t xml:space="preserve"> in dependence of </w:t>
      </w:r>
      <w:r w:rsidR="00857BDF">
        <w:t>any sensory feedback.</w:t>
      </w:r>
      <w:r w:rsidR="00D565D6" w:rsidRPr="00D565D6">
        <w:t xml:space="preserve"> Also, a potential role of multisensory integration in tremor amplitude modulation has not been examined yet. Simultaneously incoming sensory feedback could lead to an amplification of the tremor modulating effect compared to </w:t>
      </w:r>
      <w:r w:rsidR="00C84E35">
        <w:t xml:space="preserve">the </w:t>
      </w:r>
      <w:proofErr w:type="spellStart"/>
      <w:r w:rsidR="00D565D6" w:rsidRPr="00D565D6">
        <w:t>monosensory</w:t>
      </w:r>
      <w:proofErr w:type="spellEnd"/>
      <w:r w:rsidR="00D565D6" w:rsidRPr="00D565D6">
        <w:t xml:space="preserve"> condition.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708C06C5" w14:textId="1CC82D6C" w:rsidR="00AF139F" w:rsidRPr="00D565D6" w:rsidRDefault="00AF139F" w:rsidP="002C2DBE">
      <w:pPr>
        <w:pStyle w:val="MainTextwithTab"/>
      </w:pPr>
    </w:p>
    <w:p w14:paraId="2ADD09CF" w14:textId="72C1600A" w:rsidR="00D565D6" w:rsidRPr="00D565D6" w:rsidRDefault="00504091" w:rsidP="002C2DBE">
      <w:pPr>
        <w:pStyle w:val="MainTextwithTab"/>
      </w:pPr>
      <w:r>
        <w:t>O</w:t>
      </w:r>
      <w:r w:rsidR="00D565D6" w:rsidRPr="00D565D6">
        <w:t>ur study aims at testing the following hypotheses:</w:t>
      </w:r>
    </w:p>
    <w:p w14:paraId="07F7C6DF" w14:textId="34576EA6"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0623A912"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w:t>
      </w:r>
      <w:r w:rsidR="00EA45E9">
        <w:t xml:space="preserve"> as a marker for arousal</w:t>
      </w:r>
      <w:r w:rsidR="00AF03DB">
        <w:t xml:space="preserve"> and noradrenergic activation</w:t>
      </w:r>
      <w:r>
        <w:t xml:space="preserve"> is expected during more prominent feedback</w:t>
      </w:r>
    </w:p>
    <w:p w14:paraId="5E9826DF" w14:textId="4C481295" w:rsidR="00D565D6" w:rsidRDefault="008C3AFB" w:rsidP="002C2DBE">
      <w:pPr>
        <w:pStyle w:val="MainTextwithTab"/>
      </w:pPr>
      <w:r>
        <w:t>3: The higher gain with increased scaling in tremor force is reflected in pupil di</w:t>
      </w:r>
      <w:r w:rsidR="004139D4">
        <w:t>l</w:t>
      </w:r>
      <w:r>
        <w:t>ation.</w:t>
      </w:r>
    </w:p>
    <w:p w14:paraId="667BC9DE" w14:textId="35FC3360" w:rsidR="002C2DBE" w:rsidRDefault="002C2DBE" w:rsidP="002C2DBE">
      <w:pPr>
        <w:pStyle w:val="MainTextwithTab"/>
      </w:pPr>
    </w:p>
    <w:p w14:paraId="274BA8AB" w14:textId="73922198" w:rsidR="002C2DBE" w:rsidRDefault="002C2DBE" w:rsidP="002C2DBE">
      <w:pPr>
        <w:pStyle w:val="Heading4"/>
      </w:pPr>
      <w:r>
        <w:t>Vocabulary</w:t>
      </w:r>
    </w:p>
    <w:p w14:paraId="481FBB34" w14:textId="2315C373" w:rsidR="002C2DBE" w:rsidRDefault="00F935FF" w:rsidP="002C2DBE">
      <w:pPr>
        <w:pStyle w:val="MainText"/>
      </w:pPr>
      <w:r w:rsidRPr="002C2DBE">
        <w:rPr>
          <w:b/>
          <w:bCs/>
        </w:rPr>
        <w:t xml:space="preserve"> </w:t>
      </w:r>
      <w:r w:rsidR="002C2DBE" w:rsidRPr="002C2DBE">
        <w:rPr>
          <w:b/>
          <w:bCs/>
        </w:rPr>
        <w:t>Feedback condition</w:t>
      </w:r>
      <w:r w:rsidR="002C2DBE" w:rsidRPr="002C2DBE">
        <w:rPr>
          <w:i/>
          <w:iCs/>
        </w:rPr>
        <w:t xml:space="preserve"> </w:t>
      </w:r>
      <w:r w:rsidR="002C2DBE">
        <w:t>-&gt; high vs. low gain</w:t>
      </w:r>
    </w:p>
    <w:p w14:paraId="07176CC8" w14:textId="4F134A8F" w:rsidR="002C2DBE" w:rsidRDefault="002C2DBE" w:rsidP="002C2DBE">
      <w:pPr>
        <w:pStyle w:val="MainText"/>
      </w:pPr>
      <w:r w:rsidRPr="002C2DBE">
        <w:rPr>
          <w:b/>
          <w:bCs/>
        </w:rPr>
        <w:t>Feedback type</w:t>
      </w:r>
      <w:r>
        <w:t xml:space="preserve"> -&gt; visual only (</w:t>
      </w:r>
      <w:proofErr w:type="spellStart"/>
      <w:r>
        <w:t>vo</w:t>
      </w:r>
      <w:proofErr w:type="spellEnd"/>
      <w:r>
        <w:t>), visual</w:t>
      </w:r>
      <w:r w:rsidR="0009155E">
        <w:t>-auditive</w:t>
      </w:r>
      <w:r>
        <w:t xml:space="preserve"> (av) and auditive-only (</w:t>
      </w:r>
      <w:proofErr w:type="spellStart"/>
      <w:r>
        <w:t>ao</w:t>
      </w:r>
      <w:proofErr w:type="spellEnd"/>
      <w:r>
        <w:t>)</w:t>
      </w:r>
    </w:p>
    <w:p w14:paraId="32202F8F" w14:textId="4AD82E72" w:rsidR="00F935FF" w:rsidRDefault="00F935FF" w:rsidP="002C2DBE">
      <w:pPr>
        <w:pStyle w:val="MainText"/>
      </w:pPr>
    </w:p>
    <w:p w14:paraId="3AD3580F" w14:textId="58E5FC28" w:rsidR="00F935FF" w:rsidRDefault="00F935FF" w:rsidP="002C2DBE">
      <w:pPr>
        <w:pStyle w:val="MainText"/>
      </w:pPr>
    </w:p>
    <w:p w14:paraId="0A077A07" w14:textId="5BE11CCF" w:rsidR="00F935FF" w:rsidRDefault="00F935FF" w:rsidP="002C2DBE">
      <w:pPr>
        <w:pStyle w:val="MainText"/>
      </w:pPr>
    </w:p>
    <w:p w14:paraId="661B08DD" w14:textId="362FF40E" w:rsidR="00F935FF" w:rsidRDefault="00F935FF" w:rsidP="002C2DBE">
      <w:pPr>
        <w:pStyle w:val="MainText"/>
      </w:pPr>
    </w:p>
    <w:p w14:paraId="68B29AE5" w14:textId="26ED2CEB" w:rsidR="00F935FF" w:rsidRDefault="00F935FF" w:rsidP="002C2DBE">
      <w:pPr>
        <w:pStyle w:val="MainText"/>
      </w:pPr>
    </w:p>
    <w:p w14:paraId="73E0F228" w14:textId="17B6F0FA" w:rsidR="00F935FF" w:rsidRDefault="00F935FF" w:rsidP="002C2DBE">
      <w:pPr>
        <w:pStyle w:val="MainText"/>
      </w:pPr>
    </w:p>
    <w:p w14:paraId="604777D1" w14:textId="30CC7454" w:rsidR="00F935FF" w:rsidRDefault="00F935FF" w:rsidP="002C2DBE">
      <w:pPr>
        <w:pStyle w:val="MainText"/>
      </w:pPr>
    </w:p>
    <w:p w14:paraId="4F6E5625" w14:textId="77777777" w:rsidR="002C2DBE" w:rsidRDefault="002C2DBE" w:rsidP="00D565D6">
      <w:pPr>
        <w:pStyle w:val="MainText"/>
      </w:pPr>
    </w:p>
    <w:p w14:paraId="0825F38F" w14:textId="49D3666C" w:rsidR="009208BA" w:rsidRPr="00FF5F16" w:rsidRDefault="001F543C" w:rsidP="009208BA">
      <w:pPr>
        <w:pStyle w:val="Heading1"/>
      </w:pPr>
      <w:r w:rsidRPr="00FF5F16">
        <w:t>Results</w:t>
      </w:r>
    </w:p>
    <w:p w14:paraId="4E0D1B7E" w14:textId="7503A1C9" w:rsidR="00711CDC" w:rsidRPr="00FF5F16" w:rsidRDefault="00F935FF" w:rsidP="00711CDC">
      <w:pPr>
        <w:pStyle w:val="Heading2"/>
      </w:pPr>
      <w:r w:rsidRPr="00FF5F16">
        <w:t xml:space="preserve"> </w:t>
      </w:r>
      <w:r w:rsidR="00711CDC" w:rsidRPr="00FF5F16">
        <w:t>Clinical data</w:t>
      </w:r>
    </w:p>
    <w:p w14:paraId="4BA4C852" w14:textId="5A9480E8" w:rsidR="00D94497" w:rsidRPr="00FF5F16" w:rsidRDefault="002D33DE" w:rsidP="00D94497">
      <w:pPr>
        <w:rPr>
          <w:lang w:val="en-GB"/>
        </w:rPr>
      </w:pPr>
      <w:r w:rsidRPr="00FF5F16">
        <w:t>1</w:t>
      </w:r>
      <w:r w:rsidR="00FF5F16">
        <w:t>5</w:t>
      </w:r>
      <w:r w:rsidRPr="00FF5F16">
        <w:t xml:space="preserve"> ET patients and </w:t>
      </w:r>
      <w:commentRangeStart w:id="1"/>
      <w:r w:rsidRPr="00FF5F16">
        <w:t>1</w:t>
      </w:r>
      <w:r w:rsidR="00FF5F16">
        <w:t>3</w:t>
      </w:r>
      <w:r w:rsidRPr="00FF5F16">
        <w:t xml:space="preserve"> </w:t>
      </w:r>
      <w:commentRangeEnd w:id="1"/>
      <w:r w:rsidR="00FF0EE6" w:rsidRPr="00FF5F16">
        <w:rPr>
          <w:rStyle w:val="CommentReference"/>
          <w:rFonts w:asciiTheme="minorHAnsi" w:eastAsiaTheme="minorHAnsi" w:hAnsiTheme="minorHAnsi" w:cstheme="minorBidi"/>
          <w:color w:val="auto"/>
          <w:lang w:val="de-DE"/>
        </w:rPr>
        <w:commentReference w:id="1"/>
      </w:r>
      <w:r w:rsidRPr="00FF5F16">
        <w:t>age- and gender matched healthy controls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t>
      </w:r>
      <w:r w:rsidR="0075371F" w:rsidRPr="00FF5F16">
        <w:t xml:space="preserve">A total of 52% of participants was female. </w:t>
      </w:r>
      <w:r w:rsidR="00E43F03" w:rsidRPr="00FF5F16">
        <w:t xml:space="preserve">While there was no significant difference in age (t = 86.50, p = 0.147), the Becks-Depression-Inventory (BDI-II, t = 113.50, p = 0.003) and </w:t>
      </w:r>
      <w:proofErr w:type="spellStart"/>
      <w:r w:rsidR="00E43F03" w:rsidRPr="00FF5F16">
        <w:t>Schmahmann</w:t>
      </w:r>
      <w:proofErr w:type="spellEnd"/>
      <w:r w:rsidR="00E43F03" w:rsidRPr="00FF5F16">
        <w:t>-Scale (t = 33.50, p = 0.046)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 xml:space="preserve">he </w:t>
      </w:r>
      <w:proofErr w:type="spellStart"/>
      <w:r w:rsidR="00D94497" w:rsidRPr="00FF5F16">
        <w:rPr>
          <w:lang w:val="en-GB"/>
        </w:rPr>
        <w:t>Schahmann</w:t>
      </w:r>
      <w:proofErr w:type="spellEnd"/>
      <w:r w:rsidR="00D94497" w:rsidRPr="00FF5F16">
        <w:rPr>
          <w:lang w:val="en-GB"/>
        </w:rPr>
        <w:t xml:space="preserve"> scale</w:t>
      </w:r>
      <w:r w:rsidR="003B04D8" w:rsidRPr="00FF5F16">
        <w:rPr>
          <w:lang w:val="en-GB"/>
        </w:rPr>
        <w:t xml:space="preserve"> total score was</w:t>
      </w:r>
      <w:r w:rsidR="006562FB" w:rsidRPr="00FF5F16">
        <w:rPr>
          <w:lang w:val="en-GB"/>
        </w:rPr>
        <w:t xml:space="preserve"> negatively correlated with </w:t>
      </w:r>
      <w:commentRangeStart w:id="2"/>
      <w:r w:rsidR="006562FB" w:rsidRPr="00FF5F16">
        <w:rPr>
          <w:lang w:val="en-GB"/>
        </w:rPr>
        <w:t>age</w:t>
      </w:r>
      <w:commentRangeEnd w:id="2"/>
      <w:r w:rsidR="00395E71" w:rsidRPr="00FF5F16">
        <w:rPr>
          <w:rStyle w:val="CommentReference"/>
          <w:rFonts w:asciiTheme="minorHAnsi" w:eastAsiaTheme="minorHAnsi" w:hAnsiTheme="minorHAnsi" w:cstheme="minorBidi"/>
          <w:color w:val="auto"/>
          <w:lang w:val="de-DE"/>
        </w:rPr>
        <w:commentReference w:id="2"/>
      </w:r>
      <w:r w:rsidR="006562FB" w:rsidRPr="00FF5F16">
        <w:rPr>
          <w:lang w:val="en-GB"/>
        </w:rPr>
        <w:t xml:space="preserve"> </w:t>
      </w:r>
      <w:r w:rsidR="003B6E97" w:rsidRPr="00FF5F16">
        <w:rPr>
          <w:lang w:val="en-GB"/>
        </w:rPr>
        <w:t>(</w:t>
      </w:r>
      <w:r w:rsidR="00B50941" w:rsidRPr="00FF5F16">
        <w:rPr>
          <w:lang w:val="en-GB"/>
        </w:rPr>
        <w:t>r = -0.24, p = 0.002</w:t>
      </w:r>
      <w:r w:rsidR="003B6E97" w:rsidRPr="00FF5F16">
        <w:rPr>
          <w:lang w:val="en-GB"/>
        </w:rPr>
        <w:t>) and was</w:t>
      </w:r>
      <w:r w:rsidR="003B04D8" w:rsidRPr="00FF5F16">
        <w:rPr>
          <w:lang w:val="en-GB"/>
        </w:rPr>
        <w:t xml:space="preserve"> </w:t>
      </w:r>
      <w:proofErr w:type="spellStart"/>
      <w:r w:rsidR="003B04D8" w:rsidRPr="00FF5F16">
        <w:rPr>
          <w:lang w:val="en-GB"/>
        </w:rPr>
        <w:t>sigificantly</w:t>
      </w:r>
      <w:proofErr w:type="spellEnd"/>
      <w:r w:rsidR="003B04D8" w:rsidRPr="00FF5F16">
        <w:rPr>
          <w:lang w:val="en-GB"/>
        </w:rPr>
        <w:t xml:space="preserve"> lower in</w:t>
      </w:r>
      <w:r w:rsidR="00D94497" w:rsidRPr="00FF5F16">
        <w:rPr>
          <w:lang w:val="en-GB"/>
        </w:rPr>
        <w:t xml:space="preserve"> patients </w:t>
      </w:r>
      <w:r w:rsidR="00403343" w:rsidRPr="00FF5F16">
        <w:rPr>
          <w:lang w:val="en-GB"/>
        </w:rPr>
        <w:t xml:space="preserve">compared to </w:t>
      </w:r>
      <w:r w:rsidR="00D94497" w:rsidRPr="00FF5F16">
        <w:rPr>
          <w:lang w:val="en-GB"/>
        </w:rPr>
        <w:t>controls (t = 2.226, p = 0.037), even though there was no significant age difference between the groups.</w:t>
      </w:r>
    </w:p>
    <w:p w14:paraId="4415FCC4" w14:textId="2A854C91" w:rsidR="00711CDC" w:rsidRDefault="00D94497" w:rsidP="00371DED">
      <w:r w:rsidRPr="00FF5F16">
        <w:rPr>
          <w:lang w:val="en-GB"/>
        </w:rPr>
        <w:t xml:space="preserve"> </w:t>
      </w:r>
      <w:r w:rsidR="00711CDC" w:rsidRPr="00FF5F16">
        <w:t xml:space="preserve">We found a significant correlation between the TETRAS Score and the </w:t>
      </w:r>
      <w:proofErr w:type="spellStart"/>
      <w:r w:rsidR="00711CDC" w:rsidRPr="00FF5F16">
        <w:t>Schmahmann</w:t>
      </w:r>
      <w:proofErr w:type="spellEnd"/>
      <w:r w:rsidR="00711CDC" w:rsidRPr="00FF5F16">
        <w:t xml:space="preserve"> scale (r = -.21, p = 0.005), this correlation however dropped to r = -.1 (p = 0.197) when including age as a partial factor in the analysis.</w:t>
      </w:r>
      <w:r w:rsidR="00711CDC">
        <w:t xml:space="preserve"> </w:t>
      </w:r>
      <w:r w:rsidR="004B4CA3" w:rsidRPr="006E4212">
        <w:rPr>
          <w:noProof/>
          <w:lang w:val="en-GB"/>
        </w:rPr>
        <w:drawing>
          <wp:inline distT="0" distB="0" distL="0" distR="0" wp14:anchorId="56D71EC1" wp14:editId="2A20A403">
            <wp:extent cx="3203575" cy="1196340"/>
            <wp:effectExtent l="0" t="0" r="0" b="381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7"/>
                    <a:stretch>
                      <a:fillRect/>
                    </a:stretch>
                  </pic:blipFill>
                  <pic:spPr>
                    <a:xfrm>
                      <a:off x="0" y="0"/>
                      <a:ext cx="3203575" cy="1196340"/>
                    </a:xfrm>
                    <a:prstGeom prst="rect">
                      <a:avLst/>
                    </a:prstGeom>
                  </pic:spPr>
                </pic:pic>
              </a:graphicData>
            </a:graphic>
          </wp:inline>
        </w:drawing>
      </w:r>
    </w:p>
    <w:p w14:paraId="287CDA15" w14:textId="19AAB733" w:rsidR="00371DEA" w:rsidRPr="00371DEA" w:rsidRDefault="00F935FF" w:rsidP="00D94497">
      <w:r w:rsidRPr="00367F4F">
        <w:rPr>
          <w:lang w:val="en-GB"/>
        </w:rPr>
        <w:t xml:space="preserve"> </w:t>
      </w:r>
    </w:p>
    <w:tbl>
      <w:tblPr>
        <w:tblpPr w:leftFromText="180" w:rightFromText="180" w:vertAnchor="text" w:horzAnchor="margin" w:tblpXSpec="right" w:tblpY="119"/>
        <w:tblW w:w="5095" w:type="dxa"/>
        <w:tblLook w:val="04A0" w:firstRow="1" w:lastRow="0" w:firstColumn="1" w:lastColumn="0" w:noHBand="0" w:noVBand="1"/>
      </w:tblPr>
      <w:tblGrid>
        <w:gridCol w:w="1326"/>
        <w:gridCol w:w="726"/>
        <w:gridCol w:w="854"/>
        <w:gridCol w:w="1033"/>
        <w:gridCol w:w="1156"/>
      </w:tblGrid>
      <w:tr w:rsidR="00F935FF" w:rsidRPr="00267434" w14:paraId="3AF5F9F5" w14:textId="77777777" w:rsidTr="00F935FF">
        <w:trPr>
          <w:trHeight w:val="238"/>
        </w:trPr>
        <w:tc>
          <w:tcPr>
            <w:tcW w:w="1326" w:type="dxa"/>
            <w:tcBorders>
              <w:top w:val="single" w:sz="6" w:space="0" w:color="auto"/>
              <w:left w:val="nil"/>
              <w:bottom w:val="single" w:sz="6" w:space="0" w:color="auto"/>
              <w:right w:val="nil"/>
            </w:tcBorders>
            <w:shd w:val="clear" w:color="auto" w:fill="auto"/>
            <w:vAlign w:val="center"/>
            <w:hideMark/>
          </w:tcPr>
          <w:p w14:paraId="0FCF9B72" w14:textId="77777777" w:rsidR="00F935FF" w:rsidRPr="00267434" w:rsidRDefault="00F935FF" w:rsidP="00F935FF">
            <w:pPr>
              <w:pStyle w:val="MethodsText"/>
              <w:rPr>
                <w:lang w:val="en-GB" w:eastAsia="en-GB"/>
              </w:rPr>
            </w:pPr>
            <w:r w:rsidRPr="00267434">
              <w:rPr>
                <w:lang w:val="en-GB" w:eastAsia="en-GB"/>
              </w:rPr>
              <w:t> </w:t>
            </w:r>
          </w:p>
        </w:tc>
        <w:tc>
          <w:tcPr>
            <w:tcW w:w="726" w:type="dxa"/>
            <w:tcBorders>
              <w:top w:val="single" w:sz="6" w:space="0" w:color="auto"/>
              <w:left w:val="nil"/>
              <w:bottom w:val="single" w:sz="6" w:space="0" w:color="auto"/>
              <w:right w:val="nil"/>
            </w:tcBorders>
            <w:shd w:val="clear" w:color="auto" w:fill="auto"/>
            <w:vAlign w:val="center"/>
            <w:hideMark/>
          </w:tcPr>
          <w:p w14:paraId="2A8B2335" w14:textId="77777777" w:rsidR="00F935FF" w:rsidRPr="00574C41" w:rsidRDefault="00F935FF" w:rsidP="00F935FF">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Group</w:t>
            </w:r>
          </w:p>
        </w:tc>
        <w:tc>
          <w:tcPr>
            <w:tcW w:w="854" w:type="dxa"/>
            <w:tcBorders>
              <w:top w:val="single" w:sz="6" w:space="0" w:color="auto"/>
              <w:left w:val="nil"/>
              <w:bottom w:val="single" w:sz="6" w:space="0" w:color="auto"/>
              <w:right w:val="nil"/>
            </w:tcBorders>
            <w:shd w:val="clear" w:color="auto" w:fill="auto"/>
            <w:vAlign w:val="center"/>
            <w:hideMark/>
          </w:tcPr>
          <w:p w14:paraId="36D263F9" w14:textId="77777777" w:rsidR="00F935FF" w:rsidRPr="00574C41" w:rsidRDefault="00F935FF" w:rsidP="00F935FF">
            <w:pPr>
              <w:pStyle w:val="MethodsText"/>
              <w:rPr>
                <w:rFonts w:ascii="Times New Roman" w:hAnsi="Times New Roman" w:cs="Times New Roman"/>
                <w:szCs w:val="15"/>
                <w:lang w:val="en-GB" w:eastAsia="en-GB"/>
              </w:rPr>
            </w:pPr>
            <w:r w:rsidRPr="00574C41">
              <w:rPr>
                <w:rFonts w:ascii="Times New Roman" w:hAnsi="Times New Roman" w:cs="Times New Roman"/>
                <w:szCs w:val="15"/>
                <w:lang w:val="en-GB" w:eastAsia="en-GB"/>
              </w:rPr>
              <w:t>Median</w:t>
            </w:r>
          </w:p>
        </w:tc>
        <w:tc>
          <w:tcPr>
            <w:tcW w:w="1033" w:type="dxa"/>
            <w:tcBorders>
              <w:top w:val="single" w:sz="6" w:space="0" w:color="auto"/>
              <w:left w:val="nil"/>
              <w:bottom w:val="single" w:sz="6" w:space="0" w:color="auto"/>
              <w:right w:val="nil"/>
            </w:tcBorders>
            <w:shd w:val="clear" w:color="auto" w:fill="auto"/>
            <w:vAlign w:val="center"/>
            <w:hideMark/>
          </w:tcPr>
          <w:p w14:paraId="40521861" w14:textId="77777777" w:rsidR="00F935FF"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2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75</w:t>
            </w:r>
            <w:r w:rsidRPr="000A3583">
              <w:rPr>
                <w:rFonts w:ascii="Times New Roman" w:hAnsi="Times New Roman" w:cs="Times New Roman"/>
                <w:szCs w:val="15"/>
                <w:vertAlign w:val="superscript"/>
                <w:lang w:val="en-GB" w:eastAsia="en-GB"/>
              </w:rPr>
              <w:t>th</w:t>
            </w:r>
            <w:r>
              <w:rPr>
                <w:rFonts w:ascii="Times New Roman" w:hAnsi="Times New Roman" w:cs="Times New Roman"/>
                <w:szCs w:val="15"/>
                <w:lang w:val="en-GB" w:eastAsia="en-GB"/>
              </w:rPr>
              <w:t>]</w:t>
            </w:r>
          </w:p>
          <w:p w14:paraId="287E21AC"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ercentile</w:t>
            </w:r>
          </w:p>
        </w:tc>
        <w:tc>
          <w:tcPr>
            <w:tcW w:w="1156" w:type="dxa"/>
            <w:tcBorders>
              <w:top w:val="single" w:sz="6" w:space="0" w:color="auto"/>
              <w:left w:val="nil"/>
              <w:bottom w:val="single" w:sz="6" w:space="0" w:color="auto"/>
              <w:right w:val="nil"/>
            </w:tcBorders>
            <w:shd w:val="clear" w:color="auto" w:fill="auto"/>
            <w:vAlign w:val="center"/>
            <w:hideMark/>
          </w:tcPr>
          <w:p w14:paraId="09DE948F"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value*</w:t>
            </w:r>
          </w:p>
        </w:tc>
      </w:tr>
      <w:tr w:rsidR="00F935FF" w:rsidRPr="00267434" w14:paraId="5EA27DFE" w14:textId="77777777" w:rsidTr="00F935FF">
        <w:trPr>
          <w:trHeight w:val="238"/>
        </w:trPr>
        <w:tc>
          <w:tcPr>
            <w:tcW w:w="1326" w:type="dxa"/>
            <w:vMerge w:val="restart"/>
            <w:tcBorders>
              <w:top w:val="single" w:sz="6" w:space="0" w:color="auto"/>
              <w:left w:val="nil"/>
              <w:bottom w:val="single" w:sz="2" w:space="0" w:color="auto"/>
              <w:right w:val="nil"/>
            </w:tcBorders>
            <w:shd w:val="clear" w:color="auto" w:fill="auto"/>
            <w:vAlign w:val="center"/>
            <w:hideMark/>
          </w:tcPr>
          <w:p w14:paraId="0982F4D6" w14:textId="77777777" w:rsidR="00F935FF" w:rsidRPr="00267434" w:rsidRDefault="00F935FF" w:rsidP="00F935FF">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Age [years]</w:t>
            </w:r>
          </w:p>
        </w:tc>
        <w:tc>
          <w:tcPr>
            <w:tcW w:w="726" w:type="dxa"/>
            <w:tcBorders>
              <w:top w:val="single" w:sz="6" w:space="0" w:color="auto"/>
              <w:left w:val="nil"/>
              <w:right w:val="nil"/>
            </w:tcBorders>
            <w:shd w:val="clear" w:color="auto" w:fill="auto"/>
            <w:vAlign w:val="center"/>
            <w:hideMark/>
          </w:tcPr>
          <w:p w14:paraId="7FF77E7E" w14:textId="3E2F2BF6" w:rsidR="00F935FF" w:rsidRPr="00267434" w:rsidRDefault="006E4212"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c</w:t>
            </w:r>
          </w:p>
        </w:tc>
        <w:tc>
          <w:tcPr>
            <w:tcW w:w="854" w:type="dxa"/>
            <w:tcBorders>
              <w:top w:val="single" w:sz="6" w:space="0" w:color="auto"/>
              <w:left w:val="nil"/>
              <w:right w:val="nil"/>
            </w:tcBorders>
            <w:shd w:val="clear" w:color="auto" w:fill="auto"/>
            <w:vAlign w:val="center"/>
            <w:hideMark/>
          </w:tcPr>
          <w:p w14:paraId="54BCB649"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3.00</w:t>
            </w:r>
          </w:p>
        </w:tc>
        <w:tc>
          <w:tcPr>
            <w:tcW w:w="1033" w:type="dxa"/>
            <w:tcBorders>
              <w:top w:val="single" w:sz="6" w:space="0" w:color="auto"/>
              <w:left w:val="nil"/>
              <w:right w:val="nil"/>
            </w:tcBorders>
            <w:shd w:val="clear" w:color="auto" w:fill="auto"/>
            <w:vAlign w:val="center"/>
            <w:hideMark/>
          </w:tcPr>
          <w:p w14:paraId="66A9FAF0"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6.0/66.0]</w:t>
            </w:r>
          </w:p>
        </w:tc>
        <w:tc>
          <w:tcPr>
            <w:tcW w:w="1156" w:type="dxa"/>
            <w:vMerge w:val="restart"/>
            <w:tcBorders>
              <w:top w:val="single" w:sz="6" w:space="0" w:color="auto"/>
              <w:left w:val="nil"/>
              <w:right w:val="nil"/>
            </w:tcBorders>
            <w:shd w:val="clear" w:color="auto" w:fill="auto"/>
            <w:vAlign w:val="center"/>
            <w:hideMark/>
          </w:tcPr>
          <w:p w14:paraId="220CC306"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147</w:t>
            </w:r>
          </w:p>
        </w:tc>
      </w:tr>
      <w:tr w:rsidR="00F935FF" w:rsidRPr="00267434" w14:paraId="60EE2425" w14:textId="77777777" w:rsidTr="00F935FF">
        <w:trPr>
          <w:trHeight w:val="238"/>
        </w:trPr>
        <w:tc>
          <w:tcPr>
            <w:tcW w:w="1326" w:type="dxa"/>
            <w:vMerge/>
            <w:tcBorders>
              <w:top w:val="single" w:sz="4" w:space="0" w:color="auto"/>
              <w:left w:val="nil"/>
              <w:bottom w:val="single" w:sz="2" w:space="0" w:color="auto"/>
              <w:right w:val="nil"/>
            </w:tcBorders>
            <w:vAlign w:val="center"/>
            <w:hideMark/>
          </w:tcPr>
          <w:p w14:paraId="1AC857B0"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12D8A952" w14:textId="161937D2" w:rsidR="00F935FF" w:rsidRPr="00267434" w:rsidRDefault="006E4212"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1CE472FA"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65.50</w:t>
            </w:r>
          </w:p>
        </w:tc>
        <w:tc>
          <w:tcPr>
            <w:tcW w:w="1033" w:type="dxa"/>
            <w:tcBorders>
              <w:top w:val="nil"/>
              <w:left w:val="nil"/>
              <w:bottom w:val="single" w:sz="2" w:space="0" w:color="auto"/>
              <w:right w:val="nil"/>
            </w:tcBorders>
            <w:shd w:val="clear" w:color="auto" w:fill="auto"/>
            <w:vAlign w:val="center"/>
            <w:hideMark/>
          </w:tcPr>
          <w:p w14:paraId="031B9F8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61.0/74.0]</w:t>
            </w:r>
          </w:p>
        </w:tc>
        <w:tc>
          <w:tcPr>
            <w:tcW w:w="1156" w:type="dxa"/>
            <w:vMerge/>
            <w:tcBorders>
              <w:left w:val="nil"/>
              <w:bottom w:val="single" w:sz="2" w:space="0" w:color="auto"/>
              <w:right w:val="nil"/>
            </w:tcBorders>
            <w:shd w:val="clear" w:color="auto" w:fill="auto"/>
            <w:vAlign w:val="center"/>
            <w:hideMark/>
          </w:tcPr>
          <w:p w14:paraId="55C425E2"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71467410" w14:textId="77777777" w:rsidTr="00F935FF">
        <w:trPr>
          <w:trHeight w:val="238"/>
        </w:trPr>
        <w:tc>
          <w:tcPr>
            <w:tcW w:w="1326" w:type="dxa"/>
            <w:vMerge w:val="restart"/>
            <w:tcBorders>
              <w:top w:val="nil"/>
              <w:left w:val="nil"/>
              <w:bottom w:val="single" w:sz="2" w:space="0" w:color="auto"/>
              <w:right w:val="nil"/>
            </w:tcBorders>
            <w:shd w:val="clear" w:color="auto" w:fill="auto"/>
            <w:vAlign w:val="center"/>
            <w:hideMark/>
          </w:tcPr>
          <w:p w14:paraId="2AED9681" w14:textId="77777777" w:rsidR="00F935FF" w:rsidRPr="00267434" w:rsidRDefault="00F935FF" w:rsidP="00F935FF">
            <w:pPr>
              <w:pStyle w:val="MethodsText"/>
              <w:jc w:val="left"/>
              <w:rPr>
                <w:rFonts w:ascii="Times New Roman" w:hAnsi="Times New Roman" w:cs="Times New Roman"/>
                <w:szCs w:val="15"/>
                <w:lang w:val="en-GB" w:eastAsia="en-GB"/>
              </w:rPr>
            </w:pPr>
            <w:r w:rsidRPr="00267434">
              <w:rPr>
                <w:rFonts w:ascii="Times New Roman" w:hAnsi="Times New Roman" w:cs="Times New Roman"/>
                <w:szCs w:val="15"/>
                <w:lang w:val="en-GB" w:eastAsia="en-GB"/>
              </w:rPr>
              <w:t>BDI</w:t>
            </w:r>
            <w:r>
              <w:rPr>
                <w:rFonts w:ascii="Times New Roman" w:hAnsi="Times New Roman" w:cs="Times New Roman"/>
                <w:szCs w:val="15"/>
                <w:lang w:val="en-GB" w:eastAsia="en-GB"/>
              </w:rPr>
              <w:t xml:space="preserve"> </w:t>
            </w:r>
            <w:r w:rsidRPr="00267434">
              <w:rPr>
                <w:rFonts w:ascii="Times New Roman" w:hAnsi="Times New Roman" w:cs="Times New Roman"/>
                <w:szCs w:val="15"/>
                <w:lang w:val="en-GB" w:eastAsia="en-GB"/>
              </w:rPr>
              <w:t>Score</w:t>
            </w:r>
            <w:r>
              <w:rPr>
                <w:rFonts w:ascii="Times New Roman" w:hAnsi="Times New Roman" w:cs="Times New Roman"/>
                <w:szCs w:val="15"/>
                <w:lang w:val="en-GB" w:eastAsia="en-GB"/>
              </w:rPr>
              <w:t xml:space="preserve"> [n]</w:t>
            </w:r>
          </w:p>
        </w:tc>
        <w:tc>
          <w:tcPr>
            <w:tcW w:w="726" w:type="dxa"/>
            <w:tcBorders>
              <w:top w:val="single" w:sz="2" w:space="0" w:color="auto"/>
              <w:left w:val="nil"/>
              <w:right w:val="nil"/>
            </w:tcBorders>
            <w:shd w:val="clear" w:color="auto" w:fill="auto"/>
            <w:vAlign w:val="center"/>
            <w:hideMark/>
          </w:tcPr>
          <w:p w14:paraId="77B39E63"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40D03FC4"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50</w:t>
            </w:r>
          </w:p>
        </w:tc>
        <w:tc>
          <w:tcPr>
            <w:tcW w:w="1033" w:type="dxa"/>
            <w:tcBorders>
              <w:top w:val="single" w:sz="2" w:space="0" w:color="auto"/>
              <w:left w:val="nil"/>
              <w:right w:val="nil"/>
            </w:tcBorders>
            <w:shd w:val="clear" w:color="auto" w:fill="auto"/>
            <w:vAlign w:val="center"/>
            <w:hideMark/>
          </w:tcPr>
          <w:p w14:paraId="102B092A"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1.8]</w:t>
            </w:r>
          </w:p>
        </w:tc>
        <w:tc>
          <w:tcPr>
            <w:tcW w:w="1156" w:type="dxa"/>
            <w:vMerge w:val="restart"/>
            <w:tcBorders>
              <w:top w:val="single" w:sz="2" w:space="0" w:color="auto"/>
              <w:left w:val="nil"/>
              <w:right w:val="nil"/>
            </w:tcBorders>
            <w:shd w:val="clear" w:color="auto" w:fill="auto"/>
            <w:vAlign w:val="center"/>
            <w:hideMark/>
          </w:tcPr>
          <w:p w14:paraId="5E0B4442"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03</w:t>
            </w:r>
          </w:p>
        </w:tc>
      </w:tr>
      <w:tr w:rsidR="00F935FF" w:rsidRPr="00267434" w14:paraId="12317A4B" w14:textId="77777777" w:rsidTr="00F935FF">
        <w:trPr>
          <w:trHeight w:val="238"/>
        </w:trPr>
        <w:tc>
          <w:tcPr>
            <w:tcW w:w="1326" w:type="dxa"/>
            <w:vMerge/>
            <w:tcBorders>
              <w:top w:val="nil"/>
              <w:left w:val="nil"/>
              <w:bottom w:val="single" w:sz="2" w:space="0" w:color="auto"/>
              <w:right w:val="nil"/>
            </w:tcBorders>
            <w:vAlign w:val="center"/>
            <w:hideMark/>
          </w:tcPr>
          <w:p w14:paraId="36DF6CB8"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345A9FB1"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13AD22C5"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8.</w:t>
            </w:r>
            <w:r>
              <w:rPr>
                <w:rFonts w:ascii="Times New Roman" w:hAnsi="Times New Roman" w:cs="Times New Roman"/>
                <w:szCs w:val="15"/>
                <w:lang w:val="en-GB" w:eastAsia="en-GB"/>
              </w:rPr>
              <w:t>00</w:t>
            </w:r>
          </w:p>
        </w:tc>
        <w:tc>
          <w:tcPr>
            <w:tcW w:w="1033" w:type="dxa"/>
            <w:tcBorders>
              <w:top w:val="nil"/>
              <w:left w:val="nil"/>
              <w:bottom w:val="single" w:sz="2" w:space="0" w:color="auto"/>
              <w:right w:val="nil"/>
            </w:tcBorders>
            <w:shd w:val="clear" w:color="auto" w:fill="auto"/>
            <w:vAlign w:val="center"/>
            <w:hideMark/>
          </w:tcPr>
          <w:p w14:paraId="741B8E65"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5.0/11.0]</w:t>
            </w:r>
          </w:p>
        </w:tc>
        <w:tc>
          <w:tcPr>
            <w:tcW w:w="1156" w:type="dxa"/>
            <w:vMerge/>
            <w:tcBorders>
              <w:left w:val="nil"/>
              <w:bottom w:val="single" w:sz="2" w:space="0" w:color="auto"/>
              <w:right w:val="nil"/>
            </w:tcBorders>
            <w:shd w:val="clear" w:color="auto" w:fill="auto"/>
            <w:vAlign w:val="center"/>
            <w:hideMark/>
          </w:tcPr>
          <w:p w14:paraId="6032A6AF" w14:textId="77777777" w:rsidR="00F935FF" w:rsidRPr="00267434" w:rsidRDefault="00F935FF" w:rsidP="00F935FF">
            <w:pPr>
              <w:pStyle w:val="MethodsText"/>
              <w:rPr>
                <w:rFonts w:ascii="Times New Roman" w:hAnsi="Times New Roman" w:cs="Times New Roman"/>
                <w:szCs w:val="15"/>
                <w:lang w:val="en-GB" w:eastAsia="en-GB"/>
              </w:rPr>
            </w:pPr>
          </w:p>
        </w:tc>
      </w:tr>
      <w:tr w:rsidR="00F935FF" w:rsidRPr="00267434" w14:paraId="44C6DEE0" w14:textId="77777777" w:rsidTr="00F935FF">
        <w:trPr>
          <w:trHeight w:val="238"/>
        </w:trPr>
        <w:tc>
          <w:tcPr>
            <w:tcW w:w="1326" w:type="dxa"/>
            <w:vMerge w:val="restart"/>
            <w:tcBorders>
              <w:top w:val="nil"/>
              <w:left w:val="nil"/>
              <w:bottom w:val="single" w:sz="2" w:space="0" w:color="auto"/>
              <w:right w:val="nil"/>
            </w:tcBorders>
            <w:shd w:val="clear" w:color="auto" w:fill="auto"/>
            <w:vAlign w:val="center"/>
            <w:hideMark/>
          </w:tcPr>
          <w:p w14:paraId="0F2D463F" w14:textId="77777777" w:rsidR="00F935FF" w:rsidRPr="00267434" w:rsidRDefault="00F935FF" w:rsidP="00F935FF">
            <w:pPr>
              <w:pStyle w:val="MethodsText"/>
              <w:jc w:val="left"/>
              <w:rPr>
                <w:rFonts w:ascii="Times New Roman" w:hAnsi="Times New Roman" w:cs="Times New Roman"/>
                <w:szCs w:val="15"/>
                <w:lang w:val="en-GB" w:eastAsia="en-GB"/>
              </w:rPr>
            </w:pPr>
            <w:proofErr w:type="spellStart"/>
            <w:r w:rsidRPr="00267434">
              <w:rPr>
                <w:rFonts w:ascii="Times New Roman" w:hAnsi="Times New Roman" w:cs="Times New Roman"/>
                <w:szCs w:val="15"/>
                <w:lang w:val="en-GB" w:eastAsia="en-GB"/>
              </w:rPr>
              <w:t>Sch</w:t>
            </w:r>
            <w:r>
              <w:rPr>
                <w:rFonts w:ascii="Times New Roman" w:hAnsi="Times New Roman" w:cs="Times New Roman"/>
                <w:szCs w:val="15"/>
                <w:lang w:val="en-GB" w:eastAsia="en-GB"/>
              </w:rPr>
              <w:t>mah</w:t>
            </w:r>
            <w:r w:rsidRPr="00267434">
              <w:rPr>
                <w:rFonts w:ascii="Times New Roman" w:hAnsi="Times New Roman" w:cs="Times New Roman"/>
                <w:szCs w:val="15"/>
                <w:lang w:val="en-GB" w:eastAsia="en-GB"/>
              </w:rPr>
              <w:t>mann</w:t>
            </w:r>
            <w:proofErr w:type="spellEnd"/>
            <w:r w:rsidRPr="00267434">
              <w:rPr>
                <w:rFonts w:ascii="Times New Roman" w:hAnsi="Times New Roman" w:cs="Times New Roman"/>
                <w:szCs w:val="15"/>
                <w:lang w:val="en-GB" w:eastAsia="en-GB"/>
              </w:rPr>
              <w:t xml:space="preserve"> </w:t>
            </w:r>
            <w:r>
              <w:rPr>
                <w:rFonts w:ascii="Times New Roman" w:hAnsi="Times New Roman" w:cs="Times New Roman"/>
                <w:szCs w:val="15"/>
                <w:lang w:val="en-GB" w:eastAsia="en-GB"/>
              </w:rPr>
              <w:t>Score [n]</w:t>
            </w:r>
          </w:p>
        </w:tc>
        <w:tc>
          <w:tcPr>
            <w:tcW w:w="726" w:type="dxa"/>
            <w:tcBorders>
              <w:top w:val="single" w:sz="2" w:space="0" w:color="auto"/>
              <w:left w:val="nil"/>
              <w:right w:val="nil"/>
            </w:tcBorders>
            <w:shd w:val="clear" w:color="auto" w:fill="auto"/>
            <w:vAlign w:val="center"/>
            <w:hideMark/>
          </w:tcPr>
          <w:p w14:paraId="56EC9ECD"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right w:val="nil"/>
            </w:tcBorders>
            <w:shd w:val="clear" w:color="auto" w:fill="auto"/>
            <w:vAlign w:val="center"/>
            <w:hideMark/>
          </w:tcPr>
          <w:p w14:paraId="4E94F5FD"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w:t>
            </w:r>
            <w:r>
              <w:rPr>
                <w:rFonts w:ascii="Times New Roman" w:hAnsi="Times New Roman" w:cs="Times New Roman"/>
                <w:szCs w:val="15"/>
                <w:lang w:val="en-GB" w:eastAsia="en-GB"/>
              </w:rPr>
              <w:t>7</w:t>
            </w:r>
            <w:r w:rsidRPr="00267434">
              <w:rPr>
                <w:rFonts w:ascii="Times New Roman" w:hAnsi="Times New Roman" w:cs="Times New Roman"/>
                <w:szCs w:val="15"/>
                <w:lang w:val="en-GB" w:eastAsia="en-GB"/>
              </w:rPr>
              <w:t>.0</w:t>
            </w:r>
            <w:r>
              <w:rPr>
                <w:rFonts w:ascii="Times New Roman" w:hAnsi="Times New Roman" w:cs="Times New Roman"/>
                <w:szCs w:val="15"/>
                <w:lang w:val="en-GB" w:eastAsia="en-GB"/>
              </w:rPr>
              <w:t>0</w:t>
            </w:r>
          </w:p>
        </w:tc>
        <w:tc>
          <w:tcPr>
            <w:tcW w:w="1033" w:type="dxa"/>
            <w:tcBorders>
              <w:top w:val="single" w:sz="2" w:space="0" w:color="auto"/>
              <w:left w:val="nil"/>
              <w:right w:val="nil"/>
            </w:tcBorders>
            <w:shd w:val="clear" w:color="auto" w:fill="auto"/>
            <w:vAlign w:val="center"/>
            <w:hideMark/>
          </w:tcPr>
          <w:p w14:paraId="43ADCABE"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102.0/111.0]</w:t>
            </w:r>
          </w:p>
        </w:tc>
        <w:tc>
          <w:tcPr>
            <w:tcW w:w="1156" w:type="dxa"/>
            <w:vMerge w:val="restart"/>
            <w:tcBorders>
              <w:top w:val="single" w:sz="2" w:space="0" w:color="auto"/>
              <w:left w:val="nil"/>
              <w:right w:val="nil"/>
            </w:tcBorders>
            <w:shd w:val="clear" w:color="auto" w:fill="auto"/>
            <w:vAlign w:val="center"/>
            <w:hideMark/>
          </w:tcPr>
          <w:p w14:paraId="7D47C113"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46</w:t>
            </w:r>
          </w:p>
        </w:tc>
      </w:tr>
      <w:tr w:rsidR="00F935FF" w:rsidRPr="00267434" w14:paraId="288393E9" w14:textId="77777777" w:rsidTr="00F935FF">
        <w:trPr>
          <w:trHeight w:val="238"/>
        </w:trPr>
        <w:tc>
          <w:tcPr>
            <w:tcW w:w="1326" w:type="dxa"/>
            <w:vMerge/>
            <w:tcBorders>
              <w:top w:val="nil"/>
              <w:left w:val="nil"/>
              <w:bottom w:val="single" w:sz="2" w:space="0" w:color="auto"/>
              <w:right w:val="nil"/>
            </w:tcBorders>
            <w:vAlign w:val="center"/>
            <w:hideMark/>
          </w:tcPr>
          <w:p w14:paraId="1C6123A6" w14:textId="77777777" w:rsidR="00F935FF" w:rsidRPr="00267434" w:rsidRDefault="00F935FF" w:rsidP="00F935FF">
            <w:pPr>
              <w:pStyle w:val="MethodsText"/>
              <w:jc w:val="left"/>
              <w:rPr>
                <w:rFonts w:ascii="Times New Roman" w:hAnsi="Times New Roman" w:cs="Times New Roman"/>
                <w:szCs w:val="15"/>
                <w:lang w:val="en-GB" w:eastAsia="en-GB"/>
              </w:rPr>
            </w:pPr>
          </w:p>
        </w:tc>
        <w:tc>
          <w:tcPr>
            <w:tcW w:w="726" w:type="dxa"/>
            <w:tcBorders>
              <w:top w:val="nil"/>
              <w:left w:val="nil"/>
              <w:bottom w:val="single" w:sz="2" w:space="0" w:color="auto"/>
              <w:right w:val="nil"/>
            </w:tcBorders>
            <w:shd w:val="clear" w:color="auto" w:fill="auto"/>
            <w:vAlign w:val="center"/>
            <w:hideMark/>
          </w:tcPr>
          <w:p w14:paraId="55A15CD6"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2" w:space="0" w:color="auto"/>
              <w:right w:val="nil"/>
            </w:tcBorders>
            <w:shd w:val="clear" w:color="auto" w:fill="auto"/>
            <w:vAlign w:val="center"/>
            <w:hideMark/>
          </w:tcPr>
          <w:p w14:paraId="2A736D2A" w14:textId="77777777" w:rsidR="00F935FF" w:rsidRPr="00267434" w:rsidRDefault="00F935FF" w:rsidP="00F935FF">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9</w:t>
            </w:r>
            <w:r>
              <w:rPr>
                <w:rFonts w:ascii="Times New Roman" w:hAnsi="Times New Roman" w:cs="Times New Roman"/>
                <w:szCs w:val="15"/>
                <w:lang w:val="en-GB" w:eastAsia="en-GB"/>
              </w:rPr>
              <w:t>3.00</w:t>
            </w:r>
          </w:p>
        </w:tc>
        <w:tc>
          <w:tcPr>
            <w:tcW w:w="1033" w:type="dxa"/>
            <w:tcBorders>
              <w:top w:val="nil"/>
              <w:left w:val="nil"/>
              <w:bottom w:val="single" w:sz="2" w:space="0" w:color="auto"/>
              <w:right w:val="nil"/>
            </w:tcBorders>
            <w:shd w:val="clear" w:color="auto" w:fill="auto"/>
            <w:vAlign w:val="center"/>
            <w:hideMark/>
          </w:tcPr>
          <w:p w14:paraId="292F9B8E" w14:textId="77777777" w:rsidR="00F935FF" w:rsidRPr="00267434" w:rsidRDefault="00F935FF" w:rsidP="00F935FF">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86.0/101.0]</w:t>
            </w:r>
          </w:p>
        </w:tc>
        <w:tc>
          <w:tcPr>
            <w:tcW w:w="1156" w:type="dxa"/>
            <w:vMerge/>
            <w:tcBorders>
              <w:left w:val="nil"/>
              <w:bottom w:val="single" w:sz="2" w:space="0" w:color="auto"/>
              <w:right w:val="nil"/>
            </w:tcBorders>
            <w:shd w:val="clear" w:color="auto" w:fill="auto"/>
            <w:vAlign w:val="center"/>
            <w:hideMark/>
          </w:tcPr>
          <w:p w14:paraId="226F7260" w14:textId="77777777" w:rsidR="00F935FF" w:rsidRPr="00267434" w:rsidRDefault="00F935FF" w:rsidP="00F935FF">
            <w:pPr>
              <w:pStyle w:val="MethodsText"/>
              <w:rPr>
                <w:rFonts w:ascii="Times New Roman" w:hAnsi="Times New Roman" w:cs="Times New Roman"/>
                <w:szCs w:val="15"/>
                <w:lang w:val="en-GB" w:eastAsia="en-GB"/>
              </w:rPr>
            </w:pPr>
          </w:p>
        </w:tc>
      </w:tr>
      <w:tr w:rsidR="006E4212" w:rsidRPr="00267434" w14:paraId="518D6584" w14:textId="77777777" w:rsidTr="00F935FF">
        <w:trPr>
          <w:trHeight w:val="238"/>
        </w:trPr>
        <w:tc>
          <w:tcPr>
            <w:tcW w:w="1326" w:type="dxa"/>
            <w:tcBorders>
              <w:top w:val="nil"/>
              <w:left w:val="nil"/>
              <w:bottom w:val="single" w:sz="2" w:space="0" w:color="auto"/>
              <w:right w:val="nil"/>
            </w:tcBorders>
            <w:vAlign w:val="center"/>
          </w:tcPr>
          <w:p w14:paraId="1A6A0F5B" w14:textId="7E0216E5" w:rsidR="006E4212" w:rsidRPr="00267434" w:rsidRDefault="006E4212" w:rsidP="006E4212">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Gender [n]</w:t>
            </w:r>
          </w:p>
        </w:tc>
        <w:tc>
          <w:tcPr>
            <w:tcW w:w="726" w:type="dxa"/>
            <w:tcBorders>
              <w:top w:val="nil"/>
              <w:left w:val="nil"/>
              <w:bottom w:val="single" w:sz="2" w:space="0" w:color="auto"/>
              <w:right w:val="nil"/>
            </w:tcBorders>
            <w:shd w:val="clear" w:color="auto" w:fill="auto"/>
            <w:vAlign w:val="center"/>
          </w:tcPr>
          <w:p w14:paraId="71DBD585" w14:textId="13A2EC71"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nil"/>
              <w:left w:val="nil"/>
              <w:bottom w:val="single" w:sz="2" w:space="0" w:color="auto"/>
              <w:right w:val="nil"/>
            </w:tcBorders>
            <w:shd w:val="clear" w:color="auto" w:fill="auto"/>
            <w:vAlign w:val="center"/>
          </w:tcPr>
          <w:p w14:paraId="199B49C0" w14:textId="6C55639F"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w:t>
            </w:r>
            <w:r>
              <w:rPr>
                <w:rFonts w:ascii="Times New Roman" w:hAnsi="Times New Roman" w:cs="Times New Roman"/>
                <w:szCs w:val="15"/>
                <w:lang w:val="en-GB" w:eastAsia="en-GB"/>
              </w:rPr>
              <w:t>7</w:t>
            </w:r>
            <w:r w:rsidRPr="00267434">
              <w:rPr>
                <w:rFonts w:ascii="Times New Roman" w:hAnsi="Times New Roman" w:cs="Times New Roman"/>
                <w:szCs w:val="15"/>
                <w:lang w:val="en-GB" w:eastAsia="en-GB"/>
              </w:rPr>
              <w:t>.0</w:t>
            </w:r>
            <w:r>
              <w:rPr>
                <w:rFonts w:ascii="Times New Roman" w:hAnsi="Times New Roman" w:cs="Times New Roman"/>
                <w:szCs w:val="15"/>
                <w:lang w:val="en-GB" w:eastAsia="en-GB"/>
              </w:rPr>
              <w:t>0</w:t>
            </w:r>
          </w:p>
        </w:tc>
        <w:tc>
          <w:tcPr>
            <w:tcW w:w="1033" w:type="dxa"/>
            <w:tcBorders>
              <w:top w:val="nil"/>
              <w:left w:val="nil"/>
              <w:bottom w:val="single" w:sz="2" w:space="0" w:color="auto"/>
              <w:right w:val="nil"/>
            </w:tcBorders>
            <w:shd w:val="clear" w:color="auto" w:fill="auto"/>
            <w:vAlign w:val="center"/>
          </w:tcPr>
          <w:p w14:paraId="75691D18" w14:textId="22DBA9EC" w:rsidR="006E4212"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102.0/111.0]</w:t>
            </w:r>
          </w:p>
        </w:tc>
        <w:tc>
          <w:tcPr>
            <w:tcW w:w="1156" w:type="dxa"/>
            <w:tcBorders>
              <w:left w:val="nil"/>
              <w:bottom w:val="single" w:sz="2" w:space="0" w:color="auto"/>
              <w:right w:val="nil"/>
            </w:tcBorders>
            <w:shd w:val="clear" w:color="auto" w:fill="auto"/>
            <w:vAlign w:val="center"/>
          </w:tcPr>
          <w:p w14:paraId="5C8E1375" w14:textId="60129095" w:rsidR="006E4212" w:rsidRPr="00267434"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0.046</w:t>
            </w:r>
          </w:p>
        </w:tc>
      </w:tr>
      <w:tr w:rsidR="006E4212" w:rsidRPr="00267434" w14:paraId="5F50C7B8" w14:textId="77777777" w:rsidTr="00F935FF">
        <w:trPr>
          <w:trHeight w:val="238"/>
        </w:trPr>
        <w:tc>
          <w:tcPr>
            <w:tcW w:w="1326" w:type="dxa"/>
            <w:vMerge w:val="restart"/>
            <w:tcBorders>
              <w:top w:val="single" w:sz="2" w:space="0" w:color="auto"/>
              <w:left w:val="nil"/>
              <w:bottom w:val="single" w:sz="4" w:space="0" w:color="000000"/>
              <w:right w:val="nil"/>
            </w:tcBorders>
            <w:shd w:val="clear" w:color="auto" w:fill="auto"/>
            <w:vAlign w:val="center"/>
            <w:hideMark/>
          </w:tcPr>
          <w:p w14:paraId="5ACE0C9D" w14:textId="77777777" w:rsidR="006E4212" w:rsidRDefault="006E4212" w:rsidP="006E4212">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Tetras Score</w:t>
            </w:r>
          </w:p>
          <w:p w14:paraId="2DC6BB01" w14:textId="77777777" w:rsidR="006E4212" w:rsidRPr="00267434" w:rsidRDefault="006E4212" w:rsidP="006E4212">
            <w:pPr>
              <w:pStyle w:val="MethodsText"/>
              <w:jc w:val="left"/>
              <w:rPr>
                <w:rFonts w:ascii="Times New Roman" w:hAnsi="Times New Roman" w:cs="Times New Roman"/>
                <w:szCs w:val="15"/>
                <w:lang w:val="en-GB" w:eastAsia="en-GB"/>
              </w:rPr>
            </w:pPr>
            <w:r>
              <w:rPr>
                <w:rFonts w:ascii="Times New Roman" w:hAnsi="Times New Roman" w:cs="Times New Roman"/>
                <w:szCs w:val="15"/>
                <w:lang w:val="en-GB" w:eastAsia="en-GB"/>
              </w:rPr>
              <w:t>[n]</w:t>
            </w:r>
          </w:p>
        </w:tc>
        <w:tc>
          <w:tcPr>
            <w:tcW w:w="726" w:type="dxa"/>
            <w:tcBorders>
              <w:top w:val="single" w:sz="2" w:space="0" w:color="auto"/>
              <w:left w:val="nil"/>
              <w:bottom w:val="nil"/>
              <w:right w:val="nil"/>
            </w:tcBorders>
            <w:shd w:val="clear" w:color="auto" w:fill="auto"/>
            <w:vAlign w:val="center"/>
            <w:hideMark/>
          </w:tcPr>
          <w:p w14:paraId="3C00D248"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854" w:type="dxa"/>
            <w:tcBorders>
              <w:top w:val="single" w:sz="2" w:space="0" w:color="auto"/>
              <w:left w:val="nil"/>
              <w:bottom w:val="nil"/>
              <w:right w:val="nil"/>
            </w:tcBorders>
            <w:shd w:val="clear" w:color="auto" w:fill="auto"/>
            <w:vAlign w:val="center"/>
            <w:hideMark/>
          </w:tcPr>
          <w:p w14:paraId="068FE17C"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033" w:type="dxa"/>
            <w:tcBorders>
              <w:top w:val="single" w:sz="2" w:space="0" w:color="auto"/>
              <w:left w:val="nil"/>
              <w:bottom w:val="nil"/>
              <w:right w:val="nil"/>
            </w:tcBorders>
            <w:shd w:val="clear" w:color="auto" w:fill="auto"/>
            <w:vAlign w:val="center"/>
            <w:hideMark/>
          </w:tcPr>
          <w:p w14:paraId="58CA16E8"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1156" w:type="dxa"/>
            <w:vMerge w:val="restart"/>
            <w:tcBorders>
              <w:top w:val="single" w:sz="2" w:space="0" w:color="auto"/>
              <w:left w:val="nil"/>
              <w:right w:val="nil"/>
            </w:tcBorders>
            <w:shd w:val="clear" w:color="auto" w:fill="auto"/>
            <w:vAlign w:val="center"/>
            <w:hideMark/>
          </w:tcPr>
          <w:p w14:paraId="5BDD9959"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r>
              <w:rPr>
                <w:rFonts w:ascii="Times New Roman" w:hAnsi="Times New Roman" w:cs="Times New Roman"/>
                <w:szCs w:val="15"/>
                <w:lang w:val="en-GB" w:eastAsia="en-GB"/>
              </w:rPr>
              <w:t xml:space="preserve"> </w:t>
            </w:r>
          </w:p>
        </w:tc>
      </w:tr>
      <w:tr w:rsidR="006E4212" w:rsidRPr="00267434" w14:paraId="50146293" w14:textId="77777777" w:rsidTr="00F935FF">
        <w:trPr>
          <w:trHeight w:val="238"/>
        </w:trPr>
        <w:tc>
          <w:tcPr>
            <w:tcW w:w="1326" w:type="dxa"/>
            <w:vMerge/>
            <w:tcBorders>
              <w:top w:val="nil"/>
              <w:left w:val="nil"/>
              <w:bottom w:val="single" w:sz="12" w:space="0" w:color="auto"/>
              <w:right w:val="nil"/>
            </w:tcBorders>
            <w:vAlign w:val="center"/>
            <w:hideMark/>
          </w:tcPr>
          <w:p w14:paraId="390AB643" w14:textId="77777777" w:rsidR="006E4212" w:rsidRPr="00267434" w:rsidRDefault="006E4212" w:rsidP="006E4212">
            <w:pPr>
              <w:pStyle w:val="MethodsText"/>
              <w:rPr>
                <w:rFonts w:ascii="Times New Roman" w:hAnsi="Times New Roman" w:cs="Times New Roman"/>
                <w:szCs w:val="15"/>
                <w:lang w:val="en-GB" w:eastAsia="en-GB"/>
              </w:rPr>
            </w:pPr>
          </w:p>
        </w:tc>
        <w:tc>
          <w:tcPr>
            <w:tcW w:w="726" w:type="dxa"/>
            <w:tcBorders>
              <w:top w:val="nil"/>
              <w:left w:val="nil"/>
              <w:bottom w:val="single" w:sz="12" w:space="0" w:color="auto"/>
              <w:right w:val="nil"/>
            </w:tcBorders>
            <w:shd w:val="clear" w:color="auto" w:fill="auto"/>
            <w:vAlign w:val="center"/>
            <w:hideMark/>
          </w:tcPr>
          <w:p w14:paraId="6AFEE8B3" w14:textId="77777777" w:rsidR="006E4212" w:rsidRPr="00267434" w:rsidRDefault="006E4212" w:rsidP="006E4212">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854" w:type="dxa"/>
            <w:tcBorders>
              <w:top w:val="nil"/>
              <w:left w:val="nil"/>
              <w:bottom w:val="single" w:sz="12" w:space="0" w:color="auto"/>
              <w:right w:val="nil"/>
            </w:tcBorders>
            <w:shd w:val="clear" w:color="auto" w:fill="auto"/>
            <w:vAlign w:val="center"/>
            <w:hideMark/>
          </w:tcPr>
          <w:p w14:paraId="50321C5A" w14:textId="77777777" w:rsidR="006E4212" w:rsidRPr="00267434"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41.00</w:t>
            </w:r>
          </w:p>
        </w:tc>
        <w:tc>
          <w:tcPr>
            <w:tcW w:w="1033" w:type="dxa"/>
            <w:tcBorders>
              <w:top w:val="nil"/>
              <w:left w:val="nil"/>
              <w:bottom w:val="single" w:sz="12" w:space="0" w:color="auto"/>
              <w:right w:val="nil"/>
            </w:tcBorders>
            <w:shd w:val="clear" w:color="auto" w:fill="auto"/>
            <w:vAlign w:val="center"/>
            <w:hideMark/>
          </w:tcPr>
          <w:p w14:paraId="2D769651" w14:textId="77777777" w:rsidR="006E4212" w:rsidRPr="00267434" w:rsidRDefault="006E4212" w:rsidP="006E4212">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31.6/47.4]</w:t>
            </w:r>
          </w:p>
        </w:tc>
        <w:tc>
          <w:tcPr>
            <w:tcW w:w="1156" w:type="dxa"/>
            <w:vMerge/>
            <w:tcBorders>
              <w:left w:val="nil"/>
              <w:bottom w:val="single" w:sz="12" w:space="0" w:color="auto"/>
              <w:right w:val="nil"/>
            </w:tcBorders>
            <w:shd w:val="clear" w:color="auto" w:fill="auto"/>
            <w:vAlign w:val="center"/>
            <w:hideMark/>
          </w:tcPr>
          <w:p w14:paraId="3971714D" w14:textId="77777777" w:rsidR="006E4212" w:rsidRPr="00267434" w:rsidRDefault="006E4212" w:rsidP="006E4212">
            <w:pPr>
              <w:pStyle w:val="MethodsText"/>
              <w:rPr>
                <w:rFonts w:ascii="Times New Roman" w:hAnsi="Times New Roman" w:cs="Times New Roman"/>
                <w:szCs w:val="15"/>
                <w:lang w:val="en-GB" w:eastAsia="en-GB"/>
              </w:rPr>
            </w:pPr>
          </w:p>
        </w:tc>
      </w:tr>
      <w:tr w:rsidR="006E4212" w:rsidRPr="00267434" w14:paraId="301818F6" w14:textId="77777777" w:rsidTr="00F935FF">
        <w:trPr>
          <w:trHeight w:val="238"/>
        </w:trPr>
        <w:tc>
          <w:tcPr>
            <w:tcW w:w="5095" w:type="dxa"/>
            <w:gridSpan w:val="5"/>
            <w:tcBorders>
              <w:top w:val="single" w:sz="12" w:space="0" w:color="auto"/>
              <w:left w:val="nil"/>
              <w:right w:val="nil"/>
            </w:tcBorders>
            <w:vAlign w:val="center"/>
          </w:tcPr>
          <w:p w14:paraId="391685CF" w14:textId="33EFB722" w:rsidR="006E4212" w:rsidRPr="003D6B2A" w:rsidRDefault="006E4212" w:rsidP="006E4212">
            <w:pPr>
              <w:pStyle w:val="MethodsText"/>
              <w:rPr>
                <w:lang w:val="en-GB"/>
              </w:rPr>
            </w:pPr>
            <w:bookmarkStart w:id="3" w:name="_Ref119585075"/>
            <w:r>
              <w:t xml:space="preserve">Table </w:t>
            </w:r>
            <w:bookmarkEnd w:id="3"/>
            <w:commentRangeStart w:id="4"/>
            <w:r>
              <w:t>1</w:t>
            </w:r>
            <w:commentRangeEnd w:id="4"/>
            <w:r>
              <w:rPr>
                <w:rStyle w:val="CommentReference"/>
                <w:rFonts w:asciiTheme="minorHAnsi" w:eastAsiaTheme="minorHAnsi" w:hAnsiTheme="minorHAnsi" w:cstheme="minorBidi"/>
                <w:color w:val="auto"/>
                <w:lang w:val="de-DE"/>
              </w:rPr>
              <w:commentReference w:id="4"/>
            </w:r>
            <w:r>
              <w:rPr>
                <w:lang w:val="en-GB" w:eastAsia="en-GB"/>
              </w:rPr>
              <w:t xml:space="preserve">: c = control group, p = ET group, SD = standard deviation, - = not available, * = Mann-Whitney-U test. </w:t>
            </w:r>
          </w:p>
        </w:tc>
      </w:tr>
    </w:tbl>
    <w:p w14:paraId="437BE926" w14:textId="313555FD" w:rsidR="009208BA" w:rsidRDefault="009208BA" w:rsidP="009208BA">
      <w:pPr>
        <w:rPr>
          <w:lang w:val="en-GB"/>
        </w:rPr>
      </w:pPr>
    </w:p>
    <w:p w14:paraId="6630A798" w14:textId="00DEB5D5" w:rsidR="006E4212" w:rsidRPr="007D41F6" w:rsidRDefault="006E4212" w:rsidP="009208BA">
      <w:pPr>
        <w:rPr>
          <w:lang w:val="en-GB"/>
        </w:rPr>
      </w:pPr>
    </w:p>
    <w:p w14:paraId="2CB78893" w14:textId="46FABCD3" w:rsidR="00BF3959" w:rsidRDefault="00D565D6" w:rsidP="00BF3959">
      <w:pPr>
        <w:pStyle w:val="Heading2"/>
      </w:pPr>
      <w:r>
        <w:t>Tremor force</w:t>
      </w:r>
    </w:p>
    <w:p w14:paraId="1EDA22EB" w14:textId="3E962913" w:rsidR="005B488C" w:rsidRDefault="00124A28" w:rsidP="00124A28">
      <w:pPr>
        <w:pStyle w:val="MainText"/>
        <w:rPr>
          <w:noProof/>
        </w:rPr>
      </w:pPr>
      <w:r>
        <w:rPr>
          <w:noProof/>
        </w:rPr>
        <w:t xml:space="preserve">Mean Force (MF), </w:t>
      </w:r>
      <w:r w:rsidR="0009155E" w:rsidRPr="0009155E">
        <w:rPr>
          <w:noProof/>
        </w:rPr>
        <w:t>Unfiltered force error</w:t>
      </w:r>
      <w:r>
        <w:rPr>
          <w:noProof/>
        </w:rPr>
        <w:t xml:space="preserve"> (RMSE) and Force Power 0-3 Hz did not differ between </w:t>
      </w:r>
      <w:commentRangeStart w:id="5"/>
      <w:r>
        <w:rPr>
          <w:noProof/>
        </w:rPr>
        <w:t xml:space="preserve">conditions </w:t>
      </w:r>
      <w:commentRangeEnd w:id="5"/>
      <w:r w:rsidR="0009155E">
        <w:rPr>
          <w:rStyle w:val="CommentReference"/>
          <w:rFonts w:asciiTheme="minorHAnsi" w:eastAsiaTheme="minorHAnsi" w:hAnsiTheme="minorHAnsi" w:cstheme="minorBidi"/>
          <w:color w:val="auto"/>
          <w:lang w:val="de-DE"/>
        </w:rPr>
        <w:commentReference w:id="5"/>
      </w:r>
      <w:r>
        <w:rPr>
          <w:noProof/>
        </w:rPr>
        <w:t>or groups.</w:t>
      </w:r>
    </w:p>
    <w:p w14:paraId="62A20C98" w14:textId="3B19113E" w:rsidR="00711CDC" w:rsidRPr="00FF5F16" w:rsidRDefault="006558F2" w:rsidP="002C2DBE">
      <w:pPr>
        <w:pStyle w:val="MainTextwithTab"/>
        <w:rPr>
          <w:noProof/>
        </w:rPr>
      </w:pPr>
      <w:r>
        <w:rPr>
          <w:noProof/>
        </w:rPr>
        <w:t>T</w:t>
      </w:r>
      <w:r w:rsidR="00ED4D21">
        <w:rPr>
          <w:noProof/>
        </w:rPr>
        <w:t>he tremor relevant frequency spectrum</w:t>
      </w:r>
      <w:r w:rsidR="0009155E">
        <w:rPr>
          <w:noProof/>
        </w:rPr>
        <w:t xml:space="preserve"> (4-12 Hz)</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 xml:space="preserve">visual only (t[53]=39.00, p=0.018), </w:t>
      </w:r>
      <w:r w:rsidR="002C2DBE" w:rsidRPr="00FF5F16">
        <w:rPr>
          <w:noProof/>
        </w:rPr>
        <w:t>auditiv-visual (t[53]=24.00, p=0.041) and auditiv only (t[53]=42.00, p=0.</w:t>
      </w:r>
      <w:commentRangeStart w:id="6"/>
      <w:commentRangeStart w:id="7"/>
      <w:commentRangeStart w:id="8"/>
      <w:r w:rsidR="002C2DBE" w:rsidRPr="00FF5F16">
        <w:rPr>
          <w:noProof/>
        </w:rPr>
        <w:t>013</w:t>
      </w:r>
      <w:commentRangeEnd w:id="6"/>
      <w:r w:rsidR="00E94553" w:rsidRPr="00FF5F16">
        <w:rPr>
          <w:rStyle w:val="CommentReference"/>
          <w:rFonts w:asciiTheme="minorHAnsi" w:eastAsiaTheme="minorHAnsi" w:hAnsiTheme="minorHAnsi" w:cstheme="minorBidi"/>
          <w:color w:val="auto"/>
          <w:lang w:val="de-DE"/>
        </w:rPr>
        <w:commentReference w:id="6"/>
      </w:r>
      <w:commentRangeEnd w:id="7"/>
      <w:r w:rsidR="006E4212" w:rsidRPr="00FF5F16">
        <w:rPr>
          <w:rStyle w:val="CommentReference"/>
          <w:rFonts w:asciiTheme="minorHAnsi" w:eastAsiaTheme="minorHAnsi" w:hAnsiTheme="minorHAnsi" w:cstheme="minorBidi"/>
          <w:color w:val="auto"/>
          <w:lang w:val="de-DE"/>
        </w:rPr>
        <w:commentReference w:id="7"/>
      </w:r>
      <w:commentRangeEnd w:id="8"/>
      <w:r w:rsidR="006E4212" w:rsidRPr="00FF5F16">
        <w:rPr>
          <w:rStyle w:val="CommentReference"/>
          <w:rFonts w:asciiTheme="minorHAnsi" w:eastAsiaTheme="minorHAnsi" w:hAnsiTheme="minorHAnsi" w:cstheme="minorBidi"/>
          <w:color w:val="auto"/>
          <w:lang w:val="de-DE"/>
        </w:rPr>
        <w:commentReference w:id="8"/>
      </w:r>
      <w:r w:rsidR="002C2DBE" w:rsidRPr="00FF5F16">
        <w:rPr>
          <w:noProof/>
        </w:rPr>
        <w:t>)</w:t>
      </w:r>
      <w:r w:rsidR="005B488C" w:rsidRPr="00FF5F16">
        <w:rPr>
          <w:noProof/>
        </w:rPr>
        <w:t>.</w:t>
      </w:r>
      <w:r w:rsidR="002C2DBE" w:rsidRPr="00FF5F16">
        <w:rPr>
          <w:noProof/>
        </w:rPr>
        <w:t xml:space="preserve"> </w:t>
      </w:r>
    </w:p>
    <w:p w14:paraId="43EABBFA" w14:textId="750BA006" w:rsidR="006E4212" w:rsidRDefault="00711CDC" w:rsidP="006E4212">
      <w:pPr>
        <w:pStyle w:val="MainTextwithTab"/>
        <w:rPr>
          <w:noProof/>
        </w:rPr>
      </w:pPr>
      <w:r w:rsidRPr="00FF5F16">
        <w:rPr>
          <w:noProof/>
        </w:rPr>
        <w:t>These stayed significant when including clinical scores such as TETRAS in the analysis</w:t>
      </w:r>
      <w:r w:rsidR="006E4212" w:rsidRPr="00FF5F16">
        <w:rPr>
          <w:noProof/>
        </w:rPr>
        <w:t>.</w:t>
      </w:r>
    </w:p>
    <w:p w14:paraId="5A06FAD7" w14:textId="58D20343" w:rsidR="00FF0EE6" w:rsidRDefault="00FF0EE6" w:rsidP="006E4212">
      <w:pPr>
        <w:pStyle w:val="MainTextwithTab"/>
        <w:rPr>
          <w:noProof/>
        </w:rPr>
      </w:pPr>
    </w:p>
    <w:p w14:paraId="0BD41688" w14:textId="77777777" w:rsidR="00FF0EE6" w:rsidRDefault="00FF0EE6" w:rsidP="006E4212">
      <w:pPr>
        <w:pStyle w:val="MainTextwithTab"/>
        <w:rPr>
          <w:noProof/>
        </w:rPr>
      </w:pPr>
    </w:p>
    <w:p w14:paraId="5E40B670" w14:textId="349C91C6" w:rsidR="006E4212" w:rsidRDefault="006E4212" w:rsidP="006E4212">
      <w:pPr>
        <w:pStyle w:val="MainTextwithTab"/>
        <w:rPr>
          <w:noProof/>
        </w:rPr>
      </w:pPr>
      <w:r w:rsidRPr="006E4212">
        <w:rPr>
          <w:noProof/>
          <w:highlight w:val="yellow"/>
        </w:rPr>
        <w:t>Patients showed a significant difference between low vs. high feedback per condition (</w:t>
      </w:r>
      <w:r w:rsidR="003F40EB">
        <w:rPr>
          <w:noProof/>
          <w:highlight w:val="yellow"/>
        </w:rPr>
        <w:t>visual</w:t>
      </w:r>
      <w:r w:rsidRPr="006E4212">
        <w:rPr>
          <w:noProof/>
          <w:highlight w:val="yellow"/>
        </w:rPr>
        <w:t>:  p=</w:t>
      </w:r>
      <w:r w:rsidR="00FF5F16">
        <w:rPr>
          <w:noProof/>
          <w:highlight w:val="yellow"/>
        </w:rPr>
        <w:t>0.00</w:t>
      </w:r>
      <w:r w:rsidR="003F40EB">
        <w:rPr>
          <w:noProof/>
          <w:highlight w:val="yellow"/>
        </w:rPr>
        <w:t>6</w:t>
      </w:r>
      <w:r w:rsidRPr="006E4212">
        <w:rPr>
          <w:noProof/>
          <w:highlight w:val="yellow"/>
        </w:rPr>
        <w:t>; auditiv-visual: p=</w:t>
      </w:r>
      <w:r w:rsidR="00FF5F16">
        <w:rPr>
          <w:noProof/>
          <w:highlight w:val="yellow"/>
        </w:rPr>
        <w:t>0.049; auditiv: p=0.00</w:t>
      </w:r>
      <w:r w:rsidR="003F40EB">
        <w:rPr>
          <w:noProof/>
          <w:highlight w:val="yellow"/>
        </w:rPr>
        <w:t>8</w:t>
      </w:r>
      <w:r w:rsidRPr="006E4212">
        <w:rPr>
          <w:noProof/>
          <w:highlight w:val="yellow"/>
        </w:rPr>
        <w:t>)</w:t>
      </w:r>
      <w:r>
        <w:rPr>
          <w:noProof/>
        </w:rPr>
        <w:t xml:space="preserve">, </w:t>
      </w:r>
      <w:r>
        <w:rPr>
          <w:noProof/>
          <w:highlight w:val="cyan"/>
        </w:rPr>
        <w:t>Controls</w:t>
      </w:r>
      <w:r w:rsidRPr="006E4212">
        <w:rPr>
          <w:noProof/>
          <w:highlight w:val="cyan"/>
        </w:rPr>
        <w:t xml:space="preserve"> showed a significant difference between low vs. high feedback per condition (visual: p=</w:t>
      </w:r>
      <w:r w:rsidR="00FF5F16">
        <w:rPr>
          <w:noProof/>
          <w:highlight w:val="cyan"/>
        </w:rPr>
        <w:t>0.09</w:t>
      </w:r>
      <w:r w:rsidRPr="006E4212">
        <w:rPr>
          <w:noProof/>
          <w:highlight w:val="cyan"/>
        </w:rPr>
        <w:t>; auditiv-visual: p=</w:t>
      </w:r>
      <w:r w:rsidR="00FF5F16">
        <w:rPr>
          <w:noProof/>
          <w:highlight w:val="cyan"/>
        </w:rPr>
        <w:t xml:space="preserve">0.048, </w:t>
      </w:r>
      <w:r w:rsidR="003F40EB">
        <w:rPr>
          <w:noProof/>
          <w:highlight w:val="cyan"/>
        </w:rPr>
        <w:t xml:space="preserve">auditiv: </w:t>
      </w:r>
      <w:r w:rsidR="00FF5F16">
        <w:rPr>
          <w:noProof/>
          <w:highlight w:val="cyan"/>
        </w:rPr>
        <w:t>p=0.065</w:t>
      </w:r>
      <w:r w:rsidRPr="006E4212">
        <w:rPr>
          <w:noProof/>
          <w:highlight w:val="cyan"/>
        </w:rPr>
        <w:t>)</w:t>
      </w:r>
    </w:p>
    <w:p w14:paraId="69004B93" w14:textId="73A3E16B" w:rsidR="006E4212" w:rsidRDefault="006E4212" w:rsidP="006E4212">
      <w:pPr>
        <w:pStyle w:val="MainTextwithTab"/>
        <w:rPr>
          <w:noProof/>
        </w:rPr>
      </w:pPr>
    </w:p>
    <w:p w14:paraId="62FCEFB6" w14:textId="4609E967" w:rsidR="002C2DBE" w:rsidRDefault="002C2DBE" w:rsidP="002C2DBE">
      <w:pPr>
        <w:pStyle w:val="MainTextwithTab"/>
        <w:rPr>
          <w:noProof/>
        </w:rPr>
      </w:pPr>
    </w:p>
    <w:p w14:paraId="341E8A87" w14:textId="604F4197" w:rsidR="002C2DBE" w:rsidRDefault="002C2DBE" w:rsidP="002C2DBE">
      <w:pPr>
        <w:pStyle w:val="Heading2"/>
        <w:rPr>
          <w:noProof/>
        </w:rPr>
      </w:pPr>
      <w:r>
        <w:rPr>
          <w:noProof/>
        </w:rPr>
        <w:t>Pupil Size</w:t>
      </w:r>
    </w:p>
    <w:p w14:paraId="448DCCE3" w14:textId="65FED82C" w:rsidR="002C2DBE" w:rsidRDefault="002C2DBE" w:rsidP="002C2DBE">
      <w:pPr>
        <w:pStyle w:val="MainTextwithTab"/>
        <w:rPr>
          <w:noProof/>
        </w:rPr>
      </w:pPr>
      <w:r>
        <w:t xml:space="preserve">Pupil dilation also revealed significant differences between </w:t>
      </w:r>
      <w:r>
        <w:rPr>
          <w:noProof/>
        </w:rPr>
        <w:t>each feedback conditions in some of the feedback types, visual only (t[53]=</w:t>
      </w:r>
      <w:r w:rsidR="000138A9">
        <w:rPr>
          <w:noProof/>
        </w:rPr>
        <w:t>2</w:t>
      </w:r>
      <w:r>
        <w:rPr>
          <w:noProof/>
        </w:rPr>
        <w:t>.00, p=0.</w:t>
      </w:r>
      <w:r w:rsidR="00FF5F16">
        <w:rPr>
          <w:noProof/>
        </w:rPr>
        <w:t>02</w:t>
      </w:r>
      <w:r w:rsidR="000138A9">
        <w:rPr>
          <w:noProof/>
        </w:rPr>
        <w:t>8</w:t>
      </w:r>
      <w:r>
        <w:rPr>
          <w:noProof/>
        </w:rPr>
        <w:t>), auditiv-visual (t[53]=</w:t>
      </w:r>
      <w:r w:rsidR="000138A9">
        <w:rPr>
          <w:noProof/>
        </w:rPr>
        <w:t>2.33</w:t>
      </w:r>
      <w:r>
        <w:rPr>
          <w:noProof/>
        </w:rPr>
        <w:t>, p=0.0</w:t>
      </w:r>
      <w:r w:rsidR="000138A9">
        <w:rPr>
          <w:noProof/>
        </w:rPr>
        <w:t>22</w:t>
      </w:r>
      <w:r>
        <w:rPr>
          <w:noProof/>
        </w:rPr>
        <w:t>) and auditiv only (t[53]=</w:t>
      </w:r>
      <w:r w:rsidR="000138A9">
        <w:rPr>
          <w:noProof/>
        </w:rPr>
        <w:t>1.33</w:t>
      </w:r>
      <w:r>
        <w:rPr>
          <w:noProof/>
        </w:rPr>
        <w:t>, p=0.</w:t>
      </w:r>
      <w:commentRangeStart w:id="9"/>
      <w:r>
        <w:rPr>
          <w:noProof/>
        </w:rPr>
        <w:t>0</w:t>
      </w:r>
      <w:r w:rsidR="000138A9">
        <w:rPr>
          <w:noProof/>
        </w:rPr>
        <w:t>47</w:t>
      </w:r>
      <w:commentRangeEnd w:id="9"/>
      <w:r w:rsidR="00032A74">
        <w:rPr>
          <w:rStyle w:val="CommentReference"/>
          <w:rFonts w:asciiTheme="minorHAnsi" w:eastAsiaTheme="minorHAnsi" w:hAnsiTheme="minorHAnsi" w:cstheme="minorBidi"/>
          <w:color w:val="auto"/>
          <w:lang w:val="de-DE"/>
        </w:rPr>
        <w:commentReference w:id="9"/>
      </w:r>
      <w:r>
        <w:rPr>
          <w:noProof/>
        </w:rPr>
        <w:t>)</w:t>
      </w:r>
      <w:r w:rsidR="00A23106">
        <w:rPr>
          <w:noProof/>
        </w:rPr>
        <w:t xml:space="preserve">. </w:t>
      </w:r>
    </w:p>
    <w:p w14:paraId="14FE4679" w14:textId="61CC987C" w:rsidR="006E4212" w:rsidRDefault="006E4212" w:rsidP="006E4212">
      <w:pPr>
        <w:pStyle w:val="MainTextwithTab"/>
        <w:rPr>
          <w:noProof/>
        </w:rPr>
      </w:pPr>
      <w:r w:rsidRPr="006E4212">
        <w:rPr>
          <w:noProof/>
          <w:highlight w:val="yellow"/>
        </w:rPr>
        <w:t xml:space="preserve">Patients showed a significant difference between low vs. high feedback per condition </w:t>
      </w:r>
      <w:r w:rsidR="003069B7">
        <w:rPr>
          <w:noProof/>
          <w:highlight w:val="yellow"/>
        </w:rPr>
        <w:t xml:space="preserve">for pupil size </w:t>
      </w:r>
      <w:r w:rsidRPr="006E4212">
        <w:rPr>
          <w:noProof/>
          <w:highlight w:val="yellow"/>
        </w:rPr>
        <w:t>(visual: p=</w:t>
      </w:r>
      <w:r w:rsidR="00FF5F16">
        <w:rPr>
          <w:noProof/>
          <w:highlight w:val="yellow"/>
        </w:rPr>
        <w:t>0.08</w:t>
      </w:r>
      <w:r w:rsidRPr="006E4212">
        <w:rPr>
          <w:noProof/>
          <w:highlight w:val="yellow"/>
        </w:rPr>
        <w:t>; auditiv-visual: p=</w:t>
      </w:r>
      <w:r w:rsidR="00FF5F16">
        <w:rPr>
          <w:noProof/>
          <w:highlight w:val="yellow"/>
        </w:rPr>
        <w:t>0.039, auditiv: 0.046</w:t>
      </w:r>
      <w:r w:rsidRPr="006E4212">
        <w:rPr>
          <w:noProof/>
          <w:highlight w:val="yellow"/>
        </w:rPr>
        <w:t>)</w:t>
      </w:r>
      <w:r>
        <w:rPr>
          <w:noProof/>
        </w:rPr>
        <w:t xml:space="preserve">, </w:t>
      </w:r>
      <w:r>
        <w:rPr>
          <w:noProof/>
          <w:highlight w:val="cyan"/>
        </w:rPr>
        <w:t>Controls</w:t>
      </w:r>
      <w:r w:rsidRPr="006E4212">
        <w:rPr>
          <w:noProof/>
          <w:highlight w:val="cyan"/>
        </w:rPr>
        <w:t xml:space="preserve"> showed a significant difference between low vs. high feedback per condition</w:t>
      </w:r>
      <w:r w:rsidR="003069B7">
        <w:rPr>
          <w:noProof/>
          <w:highlight w:val="cyan"/>
        </w:rPr>
        <w:t xml:space="preserve"> for pupil size</w:t>
      </w:r>
      <w:r w:rsidRPr="006E4212">
        <w:rPr>
          <w:noProof/>
          <w:highlight w:val="cyan"/>
        </w:rPr>
        <w:t xml:space="preserve"> (visual: p=</w:t>
      </w:r>
      <w:r w:rsidR="00FF5F16">
        <w:rPr>
          <w:noProof/>
          <w:highlight w:val="cyan"/>
        </w:rPr>
        <w:t>0.328</w:t>
      </w:r>
      <w:r w:rsidRPr="006E4212">
        <w:rPr>
          <w:noProof/>
          <w:highlight w:val="cyan"/>
        </w:rPr>
        <w:t>; auditiv-visual: p=</w:t>
      </w:r>
      <w:r w:rsidR="00FF5F16">
        <w:rPr>
          <w:noProof/>
          <w:highlight w:val="cyan"/>
        </w:rPr>
        <w:t>0.167, auditiv: p=0.78</w:t>
      </w:r>
      <w:r w:rsidRPr="006E4212">
        <w:rPr>
          <w:noProof/>
          <w:highlight w:val="cyan"/>
        </w:rPr>
        <w:t>)</w:t>
      </w:r>
    </w:p>
    <w:p w14:paraId="3E386818" w14:textId="77777777" w:rsidR="006E4212" w:rsidRDefault="006E4212" w:rsidP="002C2DBE">
      <w:pPr>
        <w:pStyle w:val="MainTextwithTab"/>
        <w:rPr>
          <w:noProof/>
        </w:rPr>
      </w:pPr>
    </w:p>
    <w:p w14:paraId="1C879985" w14:textId="173D64D1" w:rsidR="00931240" w:rsidRDefault="00931240" w:rsidP="002C2DBE">
      <w:pPr>
        <w:pStyle w:val="MainTextwithTab"/>
        <w:rPr>
          <w:noProof/>
        </w:rPr>
      </w:pPr>
    </w:p>
    <w:p w14:paraId="295176B3" w14:textId="4B6BB30F" w:rsidR="0009155E" w:rsidRDefault="0009155E" w:rsidP="002C2DBE">
      <w:pPr>
        <w:pStyle w:val="MainTextwithTab"/>
        <w:rPr>
          <w:noProof/>
        </w:rPr>
      </w:pPr>
    </w:p>
    <w:p w14:paraId="2A3AC595" w14:textId="55E00DAB" w:rsidR="001F543C" w:rsidRPr="00892B5D" w:rsidRDefault="001F543C" w:rsidP="00711CDC">
      <w:pPr>
        <w:pStyle w:val="Heading1"/>
      </w:pPr>
      <w:commentRangeStart w:id="10"/>
      <w:commentRangeStart w:id="11"/>
      <w:r w:rsidRPr="00892B5D">
        <w:lastRenderedPageBreak/>
        <w:t>Discussion</w:t>
      </w:r>
      <w:commentRangeEnd w:id="10"/>
      <w:r w:rsidR="00CC0F57">
        <w:rPr>
          <w:rStyle w:val="CommentReference"/>
          <w:rFonts w:asciiTheme="minorHAnsi" w:eastAsiaTheme="minorHAnsi" w:hAnsiTheme="minorHAnsi" w:cstheme="minorBidi"/>
          <w:b w:val="0"/>
          <w:bCs w:val="0"/>
          <w:color w:val="auto"/>
          <w:kern w:val="0"/>
          <w:lang w:val="de-DE"/>
        </w:rPr>
        <w:commentReference w:id="10"/>
      </w:r>
      <w:commentRangeEnd w:id="11"/>
      <w:r w:rsidR="003069B7">
        <w:rPr>
          <w:rStyle w:val="CommentReference"/>
          <w:rFonts w:asciiTheme="minorHAnsi" w:eastAsiaTheme="minorHAnsi" w:hAnsiTheme="minorHAnsi" w:cstheme="minorBidi"/>
          <w:b w:val="0"/>
          <w:bCs w:val="0"/>
          <w:color w:val="auto"/>
          <w:kern w:val="0"/>
          <w:lang w:val="de-DE"/>
        </w:rPr>
        <w:commentReference w:id="11"/>
      </w:r>
    </w:p>
    <w:p w14:paraId="001907BE" w14:textId="26781888" w:rsidR="00CC1D36" w:rsidRPr="00FF5F16" w:rsidRDefault="00390657" w:rsidP="00711CDC">
      <w:pPr>
        <w:pStyle w:val="MainText"/>
        <w:rPr>
          <w:rStyle w:val="Heading2Char"/>
          <w:rFonts w:ascii="STIX Two Text" w:eastAsiaTheme="minorEastAsia" w:hAnsi="STIX Two Text"/>
          <w:b w:val="0"/>
          <w:bCs w:val="0"/>
          <w:iCs w:val="0"/>
          <w:color w:val="000000" w:themeColor="text1"/>
          <w:sz w:val="20"/>
          <w:szCs w:val="20"/>
        </w:rPr>
      </w:pPr>
      <w:r>
        <w:rPr>
          <w:noProof/>
        </w:rPr>
        <mc:AlternateContent>
          <mc:Choice Requires="wps">
            <w:drawing>
              <wp:anchor distT="45720" distB="45720" distL="114300" distR="114300" simplePos="0" relativeHeight="251665410" behindDoc="0" locked="0" layoutInCell="1" allowOverlap="1" wp14:anchorId="07DB3295" wp14:editId="530A7751">
                <wp:simplePos x="0" y="0"/>
                <wp:positionH relativeFrom="margin">
                  <wp:posOffset>6985</wp:posOffset>
                </wp:positionH>
                <wp:positionV relativeFrom="page">
                  <wp:posOffset>4085590</wp:posOffset>
                </wp:positionV>
                <wp:extent cx="3196590" cy="2450465"/>
                <wp:effectExtent l="0" t="0" r="3810" b="635"/>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2450465"/>
                        </a:xfrm>
                        <a:prstGeom prst="rect">
                          <a:avLst/>
                        </a:prstGeom>
                        <a:solidFill>
                          <a:srgbClr val="FFFFFF"/>
                        </a:solidFill>
                        <a:ln w="9525">
                          <a:solidFill>
                            <a:srgbClr val="000000"/>
                          </a:solidFill>
                          <a:miter lim="800000"/>
                          <a:headEnd/>
                          <a:tailEnd/>
                        </a:ln>
                      </wps:spPr>
                      <wps:txbx>
                        <w:txbxContent>
                          <w:p w14:paraId="540C4123" w14:textId="77777777" w:rsidR="00F935FF" w:rsidRDefault="00F935FF" w:rsidP="00F935FF">
                            <w:r>
                              <w:rPr>
                                <w:noProof/>
                              </w:rPr>
                              <w:drawing>
                                <wp:inline distT="0" distB="0" distL="0" distR="0" wp14:anchorId="1BCA0D98" wp14:editId="317830EC">
                                  <wp:extent cx="3065069" cy="2066842"/>
                                  <wp:effectExtent l="0" t="0" r="2540" b="0"/>
                                  <wp:docPr id="9"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8"/>
                                          <a:stretch>
                                            <a:fillRect/>
                                          </a:stretch>
                                        </pic:blipFill>
                                        <pic:spPr>
                                          <a:xfrm>
                                            <a:off x="0" y="0"/>
                                            <a:ext cx="3079915" cy="2076853"/>
                                          </a:xfrm>
                                          <a:prstGeom prst="rect">
                                            <a:avLst/>
                                          </a:prstGeom>
                                        </pic:spPr>
                                      </pic:pic>
                                    </a:graphicData>
                                  </a:graphic>
                                </wp:inline>
                              </w:drawing>
                            </w:r>
                          </w:p>
                          <w:p w14:paraId="752BBEFE" w14:textId="77777777" w:rsidR="00F935FF" w:rsidRPr="002C2DBE" w:rsidRDefault="00F935FF" w:rsidP="00F935F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2A4B09F7" w14:textId="77777777" w:rsidR="00F935FF" w:rsidRDefault="00F935FF" w:rsidP="00F935F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7DB3295" id="_x0000_t202" coordsize="21600,21600" o:spt="202" path="m,l,21600r21600,l21600,xe">
                <v:stroke joinstyle="miter"/>
                <v:path gradientshapeok="t" o:connecttype="rect"/>
              </v:shapetype>
              <v:shape id="Text Box 15" o:spid="_x0000_s1026" type="#_x0000_t202" style="position:absolute;left:0;text-align:left;margin-left:.55pt;margin-top:321.7pt;width:251.7pt;height:192.95pt;z-index:25166541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">
                <v:path arrowok="t"/>
                <v:textbox>
                  <w:txbxContent>
                    <w:p w14:paraId="540C4123" w14:textId="77777777" w:rsidR="00F935FF" w:rsidRDefault="00F935FF" w:rsidP="00F935FF">
                      <w:r>
                        <w:rPr>
                          <w:noProof/>
                        </w:rPr>
                        <w:drawing>
                          <wp:inline distT="0" distB="0" distL="0" distR="0" wp14:anchorId="1BCA0D98" wp14:editId="317830EC">
                            <wp:extent cx="3065069" cy="2066842"/>
                            <wp:effectExtent l="0" t="0" r="2540" b="0"/>
                            <wp:docPr id="9" name="Picture 1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8"/>
                                    <a:stretch>
                                      <a:fillRect/>
                                    </a:stretch>
                                  </pic:blipFill>
                                  <pic:spPr>
                                    <a:xfrm>
                                      <a:off x="0" y="0"/>
                                      <a:ext cx="3079915" cy="2076853"/>
                                    </a:xfrm>
                                    <a:prstGeom prst="rect">
                                      <a:avLst/>
                                    </a:prstGeom>
                                  </pic:spPr>
                                </pic:pic>
                              </a:graphicData>
                            </a:graphic>
                          </wp:inline>
                        </w:drawing>
                      </w:r>
                    </w:p>
                    <w:p w14:paraId="752BBEFE" w14:textId="77777777" w:rsidR="00F935FF" w:rsidRPr="002C2DBE" w:rsidRDefault="00F935FF" w:rsidP="00F935F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2A4B09F7" w14:textId="77777777" w:rsidR="00F935FF" w:rsidRDefault="00F935FF" w:rsidP="00F935FF"/>
                  </w:txbxContent>
                </v:textbox>
                <w10:wrap type="topAndBottom" anchorx="margin" anchory="page"/>
              </v:shape>
            </w:pict>
          </mc:Fallback>
        </mc:AlternateContent>
      </w:r>
      <w:r w:rsidR="00D84CD1" w:rsidRPr="00711CDC">
        <w:rPr>
          <w:rStyle w:val="MainTextTegn"/>
        </w:rPr>
        <w:t xml:space="preserve">In summary, we found that Essential tremor amplitude is modulated by </w:t>
      </w:r>
      <w:r w:rsidR="00F447AB" w:rsidRPr="00711CDC">
        <w:rPr>
          <w:rStyle w:val="MainTextTegn"/>
        </w:rPr>
        <w:t xml:space="preserve">visual and auditory </w:t>
      </w:r>
      <w:r w:rsidR="00D84CD1" w:rsidRPr="00711CDC">
        <w:rPr>
          <w:rStyle w:val="MainTextTegn"/>
        </w:rPr>
        <w:t xml:space="preserve">sensory feedback </w:t>
      </w:r>
      <w:r w:rsidR="00F447AB" w:rsidRPr="00711CDC">
        <w:rPr>
          <w:rStyle w:val="MainTextTegn"/>
        </w:rPr>
        <w:t>scaling</w:t>
      </w:r>
      <w:r w:rsidR="00C2793F">
        <w:rPr>
          <w:rStyle w:val="MainTextTegn"/>
        </w:rPr>
        <w:t xml:space="preserve"> in a comparable manner</w:t>
      </w:r>
      <w:r w:rsidR="00F447AB" w:rsidRPr="00711CDC">
        <w:rPr>
          <w:rStyle w:val="MainTextTegn"/>
        </w:rPr>
        <w:t>.</w:t>
      </w:r>
      <w:r w:rsidR="00862D91" w:rsidRPr="00711CDC">
        <w:rPr>
          <w:rStyle w:val="MainTextTegn"/>
        </w:rPr>
        <w:t xml:space="preserve"> </w:t>
      </w:r>
      <w:r w:rsidR="006F1BDD" w:rsidRPr="00711CDC">
        <w:rPr>
          <w:rStyle w:val="MainTextTegn"/>
        </w:rPr>
        <w:t xml:space="preserve">Increased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FF5F16">
        <w:rPr>
          <w:rStyle w:val="Heading2Char"/>
          <w:rFonts w:ascii="STIX Two Text" w:eastAsiaTheme="minorEastAsia" w:hAnsi="STIX Two Text"/>
          <w:b w:val="0"/>
          <w:bCs w:val="0"/>
          <w:iCs w:val="0"/>
          <w:color w:val="000000" w:themeColor="text1"/>
          <w:sz w:val="20"/>
          <w:szCs w:val="20"/>
          <w:highlight w:val="red"/>
        </w:rPr>
        <w:t xml:space="preserve">Combined auditory and </w:t>
      </w:r>
      <w:r w:rsidR="0027778A" w:rsidRPr="00FF5F16">
        <w:rPr>
          <w:rStyle w:val="Heading2Char"/>
          <w:rFonts w:ascii="STIX Two Text" w:eastAsiaTheme="minorEastAsia" w:hAnsi="STIX Two Text"/>
          <w:b w:val="0"/>
          <w:bCs w:val="0"/>
          <w:iCs w:val="0"/>
          <w:color w:val="000000" w:themeColor="text1"/>
          <w:sz w:val="20"/>
          <w:szCs w:val="20"/>
          <w:highlight w:val="red"/>
        </w:rPr>
        <w:t>visual feedback evoke</w:t>
      </w:r>
      <w:r w:rsidR="0053419D" w:rsidRPr="00FF5F16">
        <w:rPr>
          <w:rStyle w:val="Heading2Char"/>
          <w:rFonts w:ascii="STIX Two Text" w:eastAsiaTheme="minorEastAsia" w:hAnsi="STIX Two Text"/>
          <w:b w:val="0"/>
          <w:bCs w:val="0"/>
          <w:iCs w:val="0"/>
          <w:color w:val="000000" w:themeColor="text1"/>
          <w:sz w:val="20"/>
          <w:szCs w:val="20"/>
          <w:highlight w:val="red"/>
        </w:rPr>
        <w:t>d</w:t>
      </w:r>
      <w:r w:rsidR="0027778A" w:rsidRPr="00FF5F16">
        <w:rPr>
          <w:rStyle w:val="Heading2Char"/>
          <w:rFonts w:ascii="STIX Two Text" w:eastAsiaTheme="minorEastAsia" w:hAnsi="STIX Two Text"/>
          <w:b w:val="0"/>
          <w:bCs w:val="0"/>
          <w:iCs w:val="0"/>
          <w:color w:val="000000" w:themeColor="text1"/>
          <w:sz w:val="20"/>
          <w:szCs w:val="20"/>
          <w:highlight w:val="red"/>
        </w:rPr>
        <w:t xml:space="preserve"> the largest </w:t>
      </w:r>
      <w:r w:rsidR="00E02EBA" w:rsidRPr="00FF5F16">
        <w:rPr>
          <w:rStyle w:val="Heading2Char"/>
          <w:rFonts w:ascii="STIX Two Text" w:eastAsiaTheme="minorEastAsia" w:hAnsi="STIX Two Text"/>
          <w:b w:val="0"/>
          <w:bCs w:val="0"/>
          <w:iCs w:val="0"/>
          <w:color w:val="000000" w:themeColor="text1"/>
          <w:sz w:val="20"/>
          <w:szCs w:val="20"/>
          <w:highlight w:val="red"/>
        </w:rPr>
        <w:t>increase in tremor amplitude and pupil diameter</w:t>
      </w:r>
      <w:r w:rsidR="00F81223" w:rsidRPr="00FF5F16">
        <w:rPr>
          <w:rStyle w:val="Heading2Char"/>
          <w:rFonts w:ascii="STIX Two Text" w:eastAsiaTheme="minorEastAsia" w:hAnsi="STIX Two Text"/>
          <w:b w:val="0"/>
          <w:bCs w:val="0"/>
          <w:iCs w:val="0"/>
          <w:color w:val="000000" w:themeColor="text1"/>
          <w:sz w:val="20"/>
          <w:szCs w:val="20"/>
          <w:highlight w:val="red"/>
        </w:rPr>
        <w:t xml:space="preserve"> in patients, although the differences </w:t>
      </w:r>
      <w:r w:rsidR="00CC1D36" w:rsidRPr="00FF5F16">
        <w:rPr>
          <w:rStyle w:val="Heading2Char"/>
          <w:rFonts w:ascii="STIX Two Text" w:eastAsiaTheme="minorEastAsia" w:hAnsi="STIX Two Text"/>
          <w:b w:val="0"/>
          <w:bCs w:val="0"/>
          <w:iCs w:val="0"/>
          <w:color w:val="000000" w:themeColor="text1"/>
          <w:sz w:val="20"/>
          <w:szCs w:val="20"/>
          <w:highlight w:val="red"/>
        </w:rPr>
        <w:t xml:space="preserve">in the tremor amplitude were </w:t>
      </w:r>
      <w:r w:rsidR="00FF5F16" w:rsidRPr="00FF5F16">
        <w:rPr>
          <w:rStyle w:val="Heading2Char"/>
          <w:rFonts w:ascii="STIX Two Text" w:eastAsiaTheme="minorEastAsia" w:hAnsi="STIX Two Text"/>
          <w:b w:val="0"/>
          <w:bCs w:val="0"/>
          <w:iCs w:val="0"/>
          <w:color w:val="000000" w:themeColor="text1"/>
          <w:sz w:val="20"/>
          <w:szCs w:val="20"/>
          <w:highlight w:val="red"/>
        </w:rPr>
        <w:t>only significant for the auditive only and auditive-visual condition</w:t>
      </w:r>
      <w:r w:rsidR="00E02EBA" w:rsidRPr="00FF5F16">
        <w:rPr>
          <w:rStyle w:val="Heading2Char"/>
          <w:rFonts w:ascii="STIX Two Text" w:eastAsiaTheme="minorEastAsia" w:hAnsi="STIX Two Text"/>
          <w:b w:val="0"/>
          <w:bCs w:val="0"/>
          <w:iCs w:val="0"/>
          <w:color w:val="000000" w:themeColor="text1"/>
          <w:sz w:val="20"/>
          <w:szCs w:val="20"/>
          <w:highlight w:val="red"/>
        </w:rPr>
        <w:t>.</w:t>
      </w:r>
    </w:p>
    <w:p w14:paraId="5A88F3B9" w14:textId="615E6D87" w:rsidR="00F31DD6" w:rsidRDefault="00C22F98" w:rsidP="006B4B96">
      <w:pPr>
        <w:pStyle w:val="MainText"/>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Pr="00711CDC">
        <w:rPr>
          <w:rStyle w:val="Heading2Char"/>
          <w:rFonts w:ascii="STIX Two Text" w:eastAsiaTheme="minorEastAsia" w:hAnsi="STIX Two Text"/>
          <w:b w:val="0"/>
          <w:bCs w:val="0"/>
          <w:iCs w:val="0"/>
          <w:color w:val="000000" w:themeColor="text1"/>
          <w:sz w:val="20"/>
          <w:szCs w:val="20"/>
        </w:rPr>
        <w:t>.</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t</w:t>
      </w:r>
      <w:r w:rsidR="00CC1D36" w:rsidRPr="00711CDC">
        <w:rPr>
          <w:rStyle w:val="Heading2Char"/>
          <w:rFonts w:ascii="STIX Two Text" w:eastAsiaTheme="minorEastAsia" w:hAnsi="STIX Two Text"/>
          <w:b w:val="0"/>
          <w:bCs w:val="0"/>
          <w:iCs w:val="0"/>
          <w:color w:val="000000" w:themeColor="text1"/>
          <w:sz w:val="20"/>
          <w:szCs w:val="20"/>
        </w:rPr>
        <w:t xml:space="preserve">o our best knowledge, this is the first study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 xml:space="preserve">different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as well and in a comparable manner</w:t>
      </w:r>
      <w:r w:rsidR="00577E42" w:rsidRPr="00711CDC">
        <w:rPr>
          <w:rStyle w:val="Heading2Char"/>
          <w:rFonts w:ascii="STIX Two Text" w:eastAsiaTheme="minorEastAsia" w:hAnsi="STIX Two Text"/>
          <w:b w:val="0"/>
          <w:bCs w:val="0"/>
          <w:iCs w:val="0"/>
          <w:color w:val="000000" w:themeColor="text1"/>
          <w:sz w:val="20"/>
          <w:szCs w:val="20"/>
        </w:rPr>
        <w:t>.</w:t>
      </w:r>
    </w:p>
    <w:p w14:paraId="6390CB4B" w14:textId="640CCFB3"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2D97D076" w14:textId="2E407AB5" w:rsidR="00B676AA" w:rsidRDefault="00752569" w:rsidP="006B4B96">
      <w:pPr>
        <w:pStyle w:val="MainText"/>
        <w:rPr>
          <w:rFonts w:ascii="Helvetica" w:hAnsi="Helvetica" w:cs="Helvetica"/>
          <w:color w:val="141413"/>
          <w:sz w:val="18"/>
          <w:szCs w:val="18"/>
        </w:rPr>
      </w:pPr>
      <w:r w:rsidRPr="00D565D6">
        <w:t xml:space="preserve">A recent functional MRI study found -apart from the well-known </w:t>
      </w:r>
      <w:proofErr w:type="spellStart"/>
      <w:r w:rsidRPr="00D565D6">
        <w:t>cerebello</w:t>
      </w:r>
      <w:proofErr w:type="spellEnd"/>
      <w:r w:rsidRPr="00D565D6">
        <w:t>-</w:t>
      </w:r>
      <w:proofErr w:type="spellStart"/>
      <w:r w:rsidRPr="00D565D6">
        <w:t>thalamo</w:t>
      </w:r>
      <w:proofErr w:type="spellEnd"/>
      <w:r w:rsidRPr="00D565D6">
        <w:t xml:space="preserve">-motor cortical </w:t>
      </w:r>
      <w:r>
        <w:t>tremor circuit</w:t>
      </w:r>
      <w:r w:rsidRPr="00D565D6">
        <w:t xml:space="preserve">- a widespread visually sensitive network including key regions in the visual cortex and parietal lobule associated with </w:t>
      </w:r>
      <w:r w:rsidR="006544BB">
        <w:t>alterations</w:t>
      </w:r>
      <w:r w:rsidRPr="00D565D6">
        <w:t xml:space="preserve"> of essential tremor</w:t>
      </w:r>
      <w:r w:rsidR="006544BB">
        <w:t xml:space="preserve"> amplitude</w:t>
      </w:r>
      <w:r w:rsidRPr="00D565D6">
        <w:t xml:space="preserve"> during </w:t>
      </w:r>
      <w:r w:rsidR="001C5415">
        <w:t>visual feedback manipulation in a grip force task</w:t>
      </w:r>
      <w:r w:rsidR="00DC0FBE">
        <w:rPr>
          <w:rStyle w:val="Heading2Char"/>
          <w:rFonts w:ascii="STIX Two Text" w:eastAsiaTheme="minorEastAsia" w:hAnsi="STIX Two Text"/>
          <w:b w:val="0"/>
          <w:bCs w:val="0"/>
          <w:iCs w:val="0"/>
          <w:color w:val="000000" w:themeColor="text1"/>
          <w:sz w:val="20"/>
          <w:szCs w:val="20"/>
        </w:rPr>
        <w:t>.</w:t>
      </w:r>
      <w:r w:rsidR="00EC0688">
        <w:rPr>
          <w:rStyle w:val="Heading2Char"/>
          <w:rFonts w:ascii="STIX Two Text" w:eastAsiaTheme="minorEastAsia" w:hAnsi="STIX Two Text"/>
          <w:b w:val="0"/>
          <w:bCs w:val="0"/>
          <w:iCs w:val="0"/>
          <w:color w:val="000000" w:themeColor="text1"/>
          <w:sz w:val="20"/>
          <w:szCs w:val="20"/>
        </w:rPr>
        <w:fldChar w:fldCharType="begin"/>
      </w:r>
      <w:r w:rsidR="00EC0688">
        <w:rPr>
          <w:rStyle w:val="Heading2Char"/>
          <w:rFonts w:ascii="STIX Two Text" w:eastAsiaTheme="minorEastAsia" w:hAnsi="STIX Two Text"/>
          <w:b w:val="0"/>
          <w:bCs w:val="0"/>
          <w:iCs w:val="0"/>
          <w:color w:val="000000" w:themeColor="text1"/>
          <w:sz w:val="20"/>
          <w:szCs w:val="20"/>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EC0688">
        <w:rPr>
          <w:rStyle w:val="Heading2Char"/>
          <w:rFonts w:ascii="STIX Two Text" w:eastAsiaTheme="minorEastAsia" w:hAnsi="STIX Two Text"/>
          <w:b w:val="0"/>
          <w:bCs w:val="0"/>
          <w:iCs w:val="0"/>
          <w:color w:val="000000" w:themeColor="text1"/>
          <w:sz w:val="20"/>
          <w:szCs w:val="20"/>
        </w:rPr>
        <w:fldChar w:fldCharType="separate"/>
      </w:r>
      <w:r w:rsidR="00EC0688">
        <w:rPr>
          <w:rStyle w:val="Heading2Char"/>
          <w:rFonts w:ascii="STIX Two Text" w:eastAsiaTheme="minorEastAsia" w:hAnsi="STIX Two Text"/>
          <w:b w:val="0"/>
          <w:bCs w:val="0"/>
          <w:iCs w:val="0"/>
          <w:noProof/>
          <w:color w:val="000000" w:themeColor="text1"/>
          <w:sz w:val="20"/>
          <w:szCs w:val="20"/>
        </w:rPr>
        <w:t>(Archer, Coombes et al. 2017)</w:t>
      </w:r>
      <w:r w:rsidR="00EC0688">
        <w:rPr>
          <w:rStyle w:val="Heading2Char"/>
          <w:rFonts w:ascii="STIX Two Text" w:eastAsiaTheme="minorEastAsia" w:hAnsi="STIX Two Text"/>
          <w:b w:val="0"/>
          <w:bCs w:val="0"/>
          <w:iCs w:val="0"/>
          <w:color w:val="000000" w:themeColor="text1"/>
          <w:sz w:val="20"/>
          <w:szCs w:val="20"/>
        </w:rPr>
        <w:fldChar w:fldCharType="end"/>
      </w:r>
      <w:r w:rsidR="000672FE">
        <w:rPr>
          <w:rStyle w:val="Heading2Char"/>
          <w:rFonts w:ascii="STIX Two Text" w:eastAsiaTheme="minorEastAsia" w:hAnsi="STIX Two Text"/>
          <w:b w:val="0"/>
          <w:bCs w:val="0"/>
          <w:iCs w:val="0"/>
          <w:color w:val="000000" w:themeColor="text1"/>
          <w:sz w:val="20"/>
          <w:szCs w:val="20"/>
        </w:rPr>
        <w:t xml:space="preserve"> </w:t>
      </w:r>
      <w:r w:rsidR="00E97DB8">
        <w:rPr>
          <w:rStyle w:val="Heading2Char"/>
          <w:rFonts w:ascii="STIX Two Text" w:eastAsiaTheme="minorEastAsia" w:hAnsi="STIX Two Text"/>
          <w:b w:val="0"/>
          <w:bCs w:val="0"/>
          <w:iCs w:val="0"/>
          <w:color w:val="000000" w:themeColor="text1"/>
          <w:sz w:val="20"/>
          <w:szCs w:val="20"/>
        </w:rPr>
        <w:t xml:space="preserve">Interestingly, by the same group </w:t>
      </w:r>
      <w:r w:rsidR="006829A4" w:rsidRPr="0075371F">
        <w:rPr>
          <w:rFonts w:ascii="Helvetica" w:hAnsi="Helvetica" w:cs="Helvetica"/>
          <w:color w:val="141413"/>
          <w:sz w:val="18"/>
          <w:szCs w:val="18"/>
        </w:rPr>
        <w:t>visual feedback-induced tremor exacerbation in</w:t>
      </w:r>
      <w:r w:rsidR="00E51322" w:rsidRPr="0075371F">
        <w:rPr>
          <w:rFonts w:ascii="Helvetica" w:hAnsi="Helvetica" w:cs="Helvetica"/>
          <w:color w:val="141413"/>
          <w:sz w:val="18"/>
          <w:szCs w:val="18"/>
        </w:rPr>
        <w:t xml:space="preserve"> patients with</w:t>
      </w:r>
      <w:r w:rsidR="006829A4" w:rsidRPr="0075371F">
        <w:rPr>
          <w:rFonts w:ascii="Helvetica" w:hAnsi="Helvetica" w:cs="Helvetica"/>
          <w:color w:val="141413"/>
          <w:sz w:val="18"/>
          <w:szCs w:val="18"/>
        </w:rPr>
        <w:t xml:space="preserve"> dystonic tremor</w:t>
      </w:r>
      <w:r w:rsidR="00D80209" w:rsidRPr="0075371F">
        <w:rPr>
          <w:rFonts w:ascii="Helvetica" w:hAnsi="Helvetica" w:cs="Helvetica"/>
          <w:color w:val="141413"/>
          <w:sz w:val="18"/>
          <w:szCs w:val="18"/>
        </w:rPr>
        <w:t xml:space="preserve"> was found as well, but </w:t>
      </w:r>
      <w:r w:rsidR="002D7342" w:rsidRPr="0075371F">
        <w:rPr>
          <w:rFonts w:ascii="Helvetica" w:hAnsi="Helvetica" w:cs="Helvetica"/>
          <w:color w:val="141413"/>
          <w:sz w:val="18"/>
          <w:szCs w:val="18"/>
        </w:rPr>
        <w:t xml:space="preserve">in this </w:t>
      </w:r>
      <w:r w:rsidR="00EE71E7">
        <w:rPr>
          <w:rFonts w:ascii="Helvetica" w:hAnsi="Helvetica" w:cs="Helvetica"/>
          <w:color w:val="141413"/>
          <w:sz w:val="18"/>
          <w:szCs w:val="18"/>
        </w:rPr>
        <w:t xml:space="preserve">patient </w:t>
      </w:r>
      <w:r w:rsidR="002D7342" w:rsidRPr="0075371F">
        <w:rPr>
          <w:rFonts w:ascii="Helvetica" w:hAnsi="Helvetica" w:cs="Helvetica"/>
          <w:color w:val="141413"/>
          <w:sz w:val="18"/>
          <w:szCs w:val="18"/>
        </w:rPr>
        <w:t>group</w:t>
      </w:r>
      <w:r w:rsidR="00C142F4" w:rsidRPr="0075371F">
        <w:rPr>
          <w:rFonts w:ascii="Helvetica" w:hAnsi="Helvetica" w:cs="Helvetica"/>
          <w:color w:val="141413"/>
          <w:sz w:val="18"/>
          <w:szCs w:val="18"/>
        </w:rPr>
        <w:t xml:space="preserve"> </w:t>
      </w:r>
      <w:r w:rsidR="00042C50" w:rsidRPr="0075371F">
        <w:rPr>
          <w:rFonts w:ascii="Helvetica" w:hAnsi="Helvetica" w:cs="Helvetica"/>
          <w:color w:val="141413"/>
          <w:sz w:val="18"/>
          <w:szCs w:val="18"/>
        </w:rPr>
        <w:t xml:space="preserve">tremor amplitude modulation was not coupled to </w:t>
      </w:r>
      <w:r w:rsidR="00BD1664" w:rsidRPr="0075371F">
        <w:rPr>
          <w:rFonts w:ascii="Helvetica" w:hAnsi="Helvetica" w:cs="Helvetica"/>
          <w:color w:val="141413"/>
          <w:sz w:val="18"/>
          <w:szCs w:val="18"/>
        </w:rPr>
        <w:t xml:space="preserve">an </w:t>
      </w:r>
      <w:r w:rsidR="00042C50" w:rsidRPr="0075371F">
        <w:rPr>
          <w:rFonts w:ascii="Helvetica" w:hAnsi="Helvetica" w:cs="Helvetica"/>
          <w:color w:val="141413"/>
          <w:sz w:val="18"/>
          <w:szCs w:val="18"/>
        </w:rPr>
        <w:t>associated dysfunction of visual</w:t>
      </w:r>
      <w:r w:rsidR="00623B1A">
        <w:rPr>
          <w:rFonts w:ascii="Helvetica" w:hAnsi="Helvetica" w:cs="Helvetica"/>
          <w:color w:val="141413"/>
          <w:sz w:val="18"/>
          <w:szCs w:val="18"/>
        </w:rPr>
        <w:t xml:space="preserve"> cortex</w:t>
      </w:r>
      <w:r w:rsidR="00042C50" w:rsidRPr="0075371F">
        <w:rPr>
          <w:rFonts w:ascii="Helvetica" w:hAnsi="Helvetica" w:cs="Helvetica"/>
          <w:color w:val="141413"/>
          <w:sz w:val="18"/>
          <w:szCs w:val="18"/>
        </w:rPr>
        <w:t xml:space="preserve"> regions</w:t>
      </w:r>
      <w:r w:rsidR="00E51322" w:rsidRPr="0075371F">
        <w:rPr>
          <w:rFonts w:ascii="Helvetica" w:hAnsi="Helvetica" w:cs="Helvetica"/>
          <w:color w:val="141413"/>
          <w:sz w:val="18"/>
          <w:szCs w:val="18"/>
        </w:rPr>
        <w:t>.</w:t>
      </w:r>
      <w:r w:rsidR="000976DD">
        <w:rPr>
          <w:rFonts w:ascii="Helvetica" w:hAnsi="Helvetica" w:cs="Helvetica"/>
          <w:color w:val="141413"/>
          <w:sz w:val="18"/>
          <w:szCs w:val="18"/>
          <w:lang w:val="de-DE"/>
        </w:rPr>
        <w:fldChar w:fldCharType="begin"/>
      </w:r>
      <w:r w:rsidR="000976DD" w:rsidRPr="0075371F">
        <w:rPr>
          <w:rFonts w:ascii="Helvetica" w:hAnsi="Helvetica" w:cs="Helvetica"/>
          <w:color w:val="141413"/>
          <w:sz w:val="18"/>
          <w:szCs w:val="18"/>
        </w:rPr>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000976DD">
        <w:rPr>
          <w:rFonts w:ascii="Helvetica" w:hAnsi="Helvetica" w:cs="Helvetica"/>
          <w:color w:val="141413"/>
          <w:sz w:val="18"/>
          <w:szCs w:val="18"/>
          <w:lang w:val="de-DE"/>
        </w:rPr>
        <w:fldChar w:fldCharType="separate"/>
      </w:r>
      <w:r w:rsidR="000976DD" w:rsidRPr="0075371F">
        <w:rPr>
          <w:rFonts w:ascii="Helvetica" w:hAnsi="Helvetica" w:cs="Helvetica"/>
          <w:noProof/>
          <w:color w:val="141413"/>
          <w:sz w:val="18"/>
          <w:szCs w:val="18"/>
        </w:rPr>
        <w:t>(DeSimone, Archer et al. 2019)</w:t>
      </w:r>
      <w:r w:rsidR="000976DD">
        <w:rPr>
          <w:rFonts w:ascii="Helvetica" w:hAnsi="Helvetica" w:cs="Helvetica"/>
          <w:color w:val="141413"/>
          <w:sz w:val="18"/>
          <w:szCs w:val="18"/>
          <w:lang w:val="de-DE"/>
        </w:rPr>
        <w:fldChar w:fldCharType="end"/>
      </w:r>
      <w:r w:rsidR="0002552F" w:rsidRPr="0075371F">
        <w:rPr>
          <w:rFonts w:ascii="Helvetica" w:hAnsi="Helvetica" w:cs="Helvetica"/>
          <w:color w:val="141413"/>
          <w:sz w:val="18"/>
          <w:szCs w:val="18"/>
        </w:rPr>
        <w:t xml:space="preserve"> </w:t>
      </w:r>
      <w:r w:rsidR="0051394E">
        <w:rPr>
          <w:rFonts w:ascii="Helvetica" w:hAnsi="Helvetica" w:cs="Helvetica"/>
          <w:color w:val="141413"/>
          <w:sz w:val="18"/>
          <w:szCs w:val="18"/>
        </w:rPr>
        <w:t xml:space="preserve">Together with our finding that </w:t>
      </w:r>
      <w:r w:rsidR="007B0496" w:rsidRPr="0075371F">
        <w:rPr>
          <w:rFonts w:ascii="Helvetica" w:hAnsi="Helvetica" w:cs="Helvetica"/>
          <w:color w:val="141413"/>
          <w:sz w:val="18"/>
          <w:szCs w:val="18"/>
        </w:rPr>
        <w:t xml:space="preserve">force </w:t>
      </w:r>
      <w:r w:rsidR="004055A1" w:rsidRPr="0075371F">
        <w:rPr>
          <w:rFonts w:ascii="Helvetica" w:hAnsi="Helvetica" w:cs="Helvetica"/>
          <w:color w:val="141413"/>
          <w:sz w:val="18"/>
          <w:szCs w:val="18"/>
        </w:rPr>
        <w:t xml:space="preserve">tremor </w:t>
      </w:r>
      <w:r w:rsidR="007B0496" w:rsidRPr="0075371F">
        <w:rPr>
          <w:rFonts w:ascii="Helvetica" w:hAnsi="Helvetica" w:cs="Helvetica"/>
          <w:color w:val="141413"/>
          <w:sz w:val="18"/>
          <w:szCs w:val="18"/>
        </w:rPr>
        <w:t xml:space="preserve">amplitude is </w:t>
      </w:r>
      <w:r w:rsidR="00623B1A">
        <w:rPr>
          <w:rFonts w:ascii="Helvetica" w:hAnsi="Helvetica" w:cs="Helvetica"/>
          <w:color w:val="141413"/>
          <w:sz w:val="18"/>
          <w:szCs w:val="18"/>
        </w:rPr>
        <w:t xml:space="preserve">comparably </w:t>
      </w:r>
      <w:r w:rsidR="007B0496" w:rsidRPr="0075371F">
        <w:rPr>
          <w:rFonts w:ascii="Helvetica" w:hAnsi="Helvetica" w:cs="Helvetica"/>
          <w:color w:val="141413"/>
          <w:sz w:val="18"/>
          <w:szCs w:val="18"/>
        </w:rPr>
        <w:t>modulated by auditory feedback</w:t>
      </w:r>
      <w:r w:rsidR="00AD143A">
        <w:rPr>
          <w:rFonts w:ascii="Helvetica" w:hAnsi="Helvetica" w:cs="Helvetica"/>
          <w:color w:val="141413"/>
          <w:sz w:val="18"/>
          <w:szCs w:val="18"/>
        </w:rPr>
        <w:t>,</w:t>
      </w:r>
      <w:r w:rsidR="006F2CB9" w:rsidRPr="0075371F">
        <w:rPr>
          <w:rFonts w:ascii="Helvetica" w:hAnsi="Helvetica" w:cs="Helvetica"/>
          <w:color w:val="141413"/>
          <w:sz w:val="18"/>
          <w:szCs w:val="18"/>
        </w:rPr>
        <w:t xml:space="preserve"> </w:t>
      </w:r>
      <w:r w:rsidR="002E2438">
        <w:rPr>
          <w:rFonts w:ascii="Helvetica" w:hAnsi="Helvetica" w:cs="Helvetica"/>
          <w:color w:val="141413"/>
          <w:sz w:val="18"/>
          <w:szCs w:val="18"/>
        </w:rPr>
        <w:t xml:space="preserve">this raises the question if there is a </w:t>
      </w:r>
      <w:r w:rsidR="00522634" w:rsidRPr="00522634">
        <w:rPr>
          <w:rFonts w:ascii="Helvetica" w:hAnsi="Helvetica" w:cs="Helvetica"/>
          <w:color w:val="141413"/>
          <w:sz w:val="18"/>
          <w:szCs w:val="18"/>
        </w:rPr>
        <w:t xml:space="preserve">common underlying mechanism </w:t>
      </w:r>
      <w:r w:rsidR="00347FCB">
        <w:rPr>
          <w:rFonts w:ascii="Helvetica" w:hAnsi="Helvetica" w:cs="Helvetica"/>
          <w:color w:val="141413"/>
          <w:sz w:val="18"/>
          <w:szCs w:val="18"/>
        </w:rPr>
        <w:t xml:space="preserve">for </w:t>
      </w:r>
      <w:r w:rsidR="00F9557C">
        <w:rPr>
          <w:rFonts w:ascii="Helvetica" w:hAnsi="Helvetica" w:cs="Helvetica"/>
          <w:color w:val="141413"/>
          <w:sz w:val="18"/>
          <w:szCs w:val="18"/>
        </w:rPr>
        <w:t xml:space="preserve">sensory </w:t>
      </w:r>
      <w:r w:rsidR="00347FCB">
        <w:rPr>
          <w:rFonts w:ascii="Helvetica" w:hAnsi="Helvetica" w:cs="Helvetica"/>
          <w:color w:val="141413"/>
          <w:sz w:val="18"/>
          <w:szCs w:val="18"/>
        </w:rPr>
        <w:t xml:space="preserve">feedback </w:t>
      </w:r>
      <w:r w:rsidR="00F9557C">
        <w:rPr>
          <w:rFonts w:ascii="Helvetica" w:hAnsi="Helvetica" w:cs="Helvetica"/>
          <w:color w:val="141413"/>
          <w:sz w:val="18"/>
          <w:szCs w:val="18"/>
        </w:rPr>
        <w:t>induced</w:t>
      </w:r>
      <w:r w:rsidR="00347FCB">
        <w:rPr>
          <w:rFonts w:ascii="Helvetica" w:hAnsi="Helvetica" w:cs="Helvetica"/>
          <w:color w:val="141413"/>
          <w:sz w:val="18"/>
          <w:szCs w:val="18"/>
        </w:rPr>
        <w:t xml:space="preserve"> tremor modulation</w:t>
      </w:r>
      <w:r w:rsidR="007F5DC3">
        <w:rPr>
          <w:rFonts w:ascii="Helvetica" w:hAnsi="Helvetica" w:cs="Helvetica"/>
          <w:color w:val="141413"/>
          <w:sz w:val="18"/>
          <w:szCs w:val="18"/>
        </w:rPr>
        <w:t xml:space="preserve"> </w:t>
      </w:r>
      <w:r w:rsidR="00CD3BE6">
        <w:rPr>
          <w:rFonts w:ascii="Helvetica" w:hAnsi="Helvetica" w:cs="Helvetica"/>
          <w:color w:val="141413"/>
          <w:sz w:val="18"/>
          <w:szCs w:val="18"/>
        </w:rPr>
        <w:t>in the context of</w:t>
      </w:r>
      <w:r w:rsidR="007F5DC3">
        <w:rPr>
          <w:rFonts w:ascii="Helvetica" w:hAnsi="Helvetica" w:cs="Helvetica"/>
          <w:color w:val="141413"/>
          <w:sz w:val="18"/>
          <w:szCs w:val="18"/>
        </w:rPr>
        <w:t xml:space="preserve"> different sensory qualities.</w:t>
      </w:r>
      <w:r w:rsidR="002E2438">
        <w:rPr>
          <w:rFonts w:ascii="Helvetica" w:hAnsi="Helvetica" w:cs="Helvetica"/>
          <w:color w:val="141413"/>
          <w:sz w:val="18"/>
          <w:szCs w:val="18"/>
        </w:rPr>
        <w:t xml:space="preserve"> </w:t>
      </w:r>
    </w:p>
    <w:p w14:paraId="6D665740" w14:textId="77777777" w:rsidR="00B676AA" w:rsidRDefault="00B676AA" w:rsidP="006B4B96">
      <w:pPr>
        <w:pStyle w:val="MainText"/>
        <w:rPr>
          <w:rFonts w:ascii="Helvetica" w:hAnsi="Helvetica" w:cs="Helvetica"/>
          <w:color w:val="141413"/>
          <w:sz w:val="18"/>
          <w:szCs w:val="18"/>
        </w:rPr>
      </w:pPr>
    </w:p>
    <w:p w14:paraId="2043AEF1" w14:textId="72270477" w:rsidR="00E02EBA" w:rsidRDefault="00B532E5" w:rsidP="006B4B96">
      <w:pPr>
        <w:pStyle w:val="MainText"/>
        <w:rPr>
          <w:rFonts w:ascii="Helvetica" w:hAnsi="Helvetica" w:cs="Helvetica"/>
          <w:color w:val="141413"/>
          <w:sz w:val="18"/>
          <w:szCs w:val="18"/>
        </w:rPr>
      </w:pPr>
      <w:r w:rsidRPr="0075371F">
        <w:rPr>
          <w:rFonts w:ascii="Helvetica" w:hAnsi="Helvetica" w:cs="Helvetica"/>
          <w:color w:val="141413"/>
          <w:sz w:val="18"/>
          <w:szCs w:val="18"/>
        </w:rPr>
        <w:t xml:space="preserve">Since </w:t>
      </w:r>
      <w:r w:rsidR="003E14BD" w:rsidRPr="0075371F">
        <w:rPr>
          <w:rFonts w:ascii="Helvetica" w:hAnsi="Helvetica" w:cs="Helvetica"/>
          <w:color w:val="141413"/>
          <w:sz w:val="18"/>
          <w:szCs w:val="18"/>
        </w:rPr>
        <w:t xml:space="preserve">the processing of </w:t>
      </w:r>
      <w:r w:rsidR="006367CF">
        <w:rPr>
          <w:rFonts w:ascii="Helvetica" w:hAnsi="Helvetica" w:cs="Helvetica"/>
          <w:color w:val="141413"/>
          <w:sz w:val="18"/>
          <w:szCs w:val="18"/>
        </w:rPr>
        <w:t xml:space="preserve">afferent </w:t>
      </w:r>
      <w:r w:rsidR="003E14BD" w:rsidRPr="0075371F">
        <w:rPr>
          <w:rFonts w:ascii="Helvetica" w:hAnsi="Helvetica" w:cs="Helvetica"/>
          <w:color w:val="141413"/>
          <w:sz w:val="18"/>
          <w:szCs w:val="18"/>
        </w:rPr>
        <w:t xml:space="preserve">auditory and visual signals </w:t>
      </w:r>
      <w:r w:rsidR="009629DA">
        <w:rPr>
          <w:rFonts w:ascii="Helvetica" w:hAnsi="Helvetica" w:cs="Helvetica"/>
          <w:color w:val="141413"/>
          <w:sz w:val="18"/>
          <w:szCs w:val="18"/>
        </w:rPr>
        <w:t xml:space="preserve">encompasses different neuroanatomical </w:t>
      </w:r>
      <w:commentRangeStart w:id="12"/>
      <w:commentRangeStart w:id="13"/>
      <w:r w:rsidR="002A4566">
        <w:rPr>
          <w:rFonts w:ascii="Helvetica" w:hAnsi="Helvetica" w:cs="Helvetica"/>
          <w:color w:val="141413"/>
          <w:sz w:val="18"/>
          <w:szCs w:val="18"/>
        </w:rPr>
        <w:t>regions</w:t>
      </w:r>
      <w:commentRangeEnd w:id="12"/>
      <w:r w:rsidR="00A139C2">
        <w:rPr>
          <w:rStyle w:val="CommentReference"/>
          <w:rFonts w:asciiTheme="minorHAnsi" w:eastAsiaTheme="minorHAnsi" w:hAnsiTheme="minorHAnsi" w:cstheme="minorBidi"/>
          <w:color w:val="auto"/>
          <w:lang w:val="de-DE"/>
        </w:rPr>
        <w:commentReference w:id="12"/>
      </w:r>
      <w:commentRangeEnd w:id="13"/>
      <w:r w:rsidR="00144D4F">
        <w:rPr>
          <w:rStyle w:val="CommentReference"/>
          <w:rFonts w:asciiTheme="minorHAnsi" w:eastAsiaTheme="minorHAnsi" w:hAnsiTheme="minorHAnsi" w:cstheme="minorBidi"/>
          <w:color w:val="auto"/>
          <w:lang w:val="de-DE"/>
        </w:rPr>
        <w:commentReference w:id="13"/>
      </w:r>
      <w:r w:rsidR="002A4566">
        <w:rPr>
          <w:rFonts w:ascii="Helvetica" w:hAnsi="Helvetica" w:cs="Helvetica"/>
          <w:color w:val="141413"/>
          <w:sz w:val="18"/>
          <w:szCs w:val="18"/>
        </w:rPr>
        <w:t xml:space="preserve">, </w:t>
      </w:r>
      <w:r w:rsidR="00CD3BE6">
        <w:rPr>
          <w:rFonts w:ascii="Helvetica" w:hAnsi="Helvetica" w:cs="Helvetica"/>
          <w:color w:val="141413"/>
          <w:sz w:val="18"/>
          <w:szCs w:val="18"/>
        </w:rPr>
        <w:t>it</w:t>
      </w:r>
      <w:r w:rsidR="0077733A">
        <w:rPr>
          <w:rFonts w:ascii="Helvetica" w:hAnsi="Helvetica" w:cs="Helvetica"/>
          <w:color w:val="141413"/>
          <w:sz w:val="18"/>
          <w:szCs w:val="18"/>
        </w:rPr>
        <w:t xml:space="preserve"> seems</w:t>
      </w:r>
      <w:r w:rsidR="00CD3BE6">
        <w:rPr>
          <w:rFonts w:ascii="Helvetica" w:hAnsi="Helvetica" w:cs="Helvetica"/>
          <w:color w:val="141413"/>
          <w:sz w:val="18"/>
          <w:szCs w:val="18"/>
        </w:rPr>
        <w:t xml:space="preserve"> </w:t>
      </w:r>
      <w:r w:rsidR="004203AD">
        <w:rPr>
          <w:rFonts w:ascii="Helvetica" w:hAnsi="Helvetica" w:cs="Helvetica"/>
          <w:color w:val="141413"/>
          <w:sz w:val="18"/>
          <w:szCs w:val="18"/>
        </w:rPr>
        <w:t>questionable</w:t>
      </w:r>
      <w:r w:rsidR="00CD3BE6">
        <w:rPr>
          <w:rFonts w:ascii="Helvetica" w:hAnsi="Helvetica" w:cs="Helvetica"/>
          <w:color w:val="141413"/>
          <w:sz w:val="18"/>
          <w:szCs w:val="18"/>
        </w:rPr>
        <w:t xml:space="preserve"> that </w:t>
      </w:r>
      <w:r w:rsidR="0077733A">
        <w:rPr>
          <w:rFonts w:ascii="Helvetica" w:hAnsi="Helvetica" w:cs="Helvetica"/>
          <w:color w:val="141413"/>
          <w:sz w:val="18"/>
          <w:szCs w:val="18"/>
        </w:rPr>
        <w:t>specific</w:t>
      </w:r>
      <w:r w:rsidR="00CD3BE6">
        <w:rPr>
          <w:rFonts w:ascii="Helvetica" w:hAnsi="Helvetica" w:cs="Helvetica"/>
          <w:color w:val="141413"/>
          <w:sz w:val="18"/>
          <w:szCs w:val="18"/>
        </w:rPr>
        <w:t xml:space="preserve"> </w:t>
      </w:r>
      <w:r w:rsidR="0077733A">
        <w:rPr>
          <w:rFonts w:ascii="Helvetica" w:hAnsi="Helvetica" w:cs="Helvetica"/>
          <w:color w:val="141413"/>
          <w:sz w:val="18"/>
          <w:szCs w:val="18"/>
        </w:rPr>
        <w:t xml:space="preserve">sensory networks </w:t>
      </w:r>
      <w:r w:rsidR="004203AD">
        <w:rPr>
          <w:rFonts w:ascii="Helvetica" w:hAnsi="Helvetica" w:cs="Helvetica"/>
          <w:color w:val="141413"/>
          <w:sz w:val="18"/>
          <w:szCs w:val="18"/>
        </w:rPr>
        <w:t>exert a</w:t>
      </w:r>
      <w:r w:rsidR="00AD6C37">
        <w:rPr>
          <w:rFonts w:ascii="Helvetica" w:hAnsi="Helvetica" w:cs="Helvetica"/>
          <w:color w:val="141413"/>
          <w:sz w:val="18"/>
          <w:szCs w:val="18"/>
        </w:rPr>
        <w:t xml:space="preserve"> direct</w:t>
      </w:r>
      <w:r w:rsidR="004203AD">
        <w:rPr>
          <w:rFonts w:ascii="Helvetica" w:hAnsi="Helvetica" w:cs="Helvetica"/>
          <w:color w:val="141413"/>
          <w:sz w:val="18"/>
          <w:szCs w:val="18"/>
        </w:rPr>
        <w:t xml:space="preserve"> </w:t>
      </w:r>
      <w:r w:rsidR="00AD6C37">
        <w:rPr>
          <w:rFonts w:ascii="Helvetica" w:hAnsi="Helvetica" w:cs="Helvetica"/>
          <w:color w:val="141413"/>
          <w:sz w:val="18"/>
          <w:szCs w:val="18"/>
        </w:rPr>
        <w:t>tremor modulating effect</w:t>
      </w:r>
      <w:r w:rsidR="00BB079C">
        <w:rPr>
          <w:rFonts w:ascii="Helvetica" w:hAnsi="Helvetica" w:cs="Helvetica"/>
          <w:color w:val="141413"/>
          <w:sz w:val="18"/>
          <w:szCs w:val="18"/>
        </w:rPr>
        <w:t xml:space="preserve">. </w:t>
      </w:r>
      <w:r w:rsidR="00054C03">
        <w:rPr>
          <w:rFonts w:ascii="Helvetica" w:hAnsi="Helvetica" w:cs="Helvetica"/>
          <w:color w:val="141413"/>
          <w:sz w:val="18"/>
          <w:szCs w:val="18"/>
        </w:rPr>
        <w:t xml:space="preserve">We used pupil diameter </w:t>
      </w:r>
      <w:r w:rsidR="00747CAD">
        <w:rPr>
          <w:rFonts w:ascii="Helvetica" w:hAnsi="Helvetica" w:cs="Helvetica"/>
          <w:color w:val="141413"/>
          <w:sz w:val="18"/>
          <w:szCs w:val="18"/>
        </w:rPr>
        <w:t xml:space="preserve">as a marker for </w:t>
      </w:r>
      <w:r w:rsidR="00E67ADF">
        <w:rPr>
          <w:rFonts w:ascii="Helvetica" w:hAnsi="Helvetica" w:cs="Helvetica"/>
          <w:color w:val="141413"/>
          <w:sz w:val="18"/>
          <w:szCs w:val="18"/>
        </w:rPr>
        <w:t xml:space="preserve">cognitive arousal and found an increase of pupil dilation during the enhanced feedback trials, independently of the type of sensory feedback. </w:t>
      </w:r>
      <w:r w:rsidR="00211116">
        <w:rPr>
          <w:rFonts w:ascii="Helvetica" w:hAnsi="Helvetica" w:cs="Helvetica"/>
          <w:color w:val="141413"/>
          <w:sz w:val="18"/>
          <w:szCs w:val="18"/>
        </w:rPr>
        <w:t xml:space="preserve">These findings cannot be explained by </w:t>
      </w:r>
      <w:r w:rsidR="00C459BE">
        <w:rPr>
          <w:rFonts w:ascii="Helvetica" w:hAnsi="Helvetica" w:cs="Helvetica"/>
          <w:color w:val="141413"/>
          <w:sz w:val="18"/>
          <w:szCs w:val="18"/>
        </w:rPr>
        <w:t xml:space="preserve">a </w:t>
      </w:r>
      <w:r w:rsidR="00D65302">
        <w:rPr>
          <w:rFonts w:ascii="Helvetica" w:hAnsi="Helvetica" w:cs="Helvetica"/>
          <w:color w:val="141413"/>
          <w:sz w:val="18"/>
          <w:szCs w:val="18"/>
        </w:rPr>
        <w:t xml:space="preserve">direct pupil size </w:t>
      </w:r>
      <w:r w:rsidR="00C459BE">
        <w:rPr>
          <w:rFonts w:ascii="Helvetica" w:hAnsi="Helvetica" w:cs="Helvetica"/>
          <w:color w:val="141413"/>
          <w:sz w:val="18"/>
          <w:szCs w:val="18"/>
        </w:rPr>
        <w:t xml:space="preserve">modulation </w:t>
      </w:r>
      <w:r w:rsidR="00F25D1C">
        <w:rPr>
          <w:rFonts w:ascii="Helvetica" w:hAnsi="Helvetica" w:cs="Helvetica"/>
          <w:color w:val="141413"/>
          <w:sz w:val="18"/>
          <w:szCs w:val="18"/>
        </w:rPr>
        <w:t>due to the visual signal</w:t>
      </w:r>
      <w:r w:rsidR="00E55A2A">
        <w:rPr>
          <w:rFonts w:ascii="Helvetica" w:hAnsi="Helvetica" w:cs="Helvetica"/>
          <w:color w:val="141413"/>
          <w:sz w:val="18"/>
          <w:szCs w:val="18"/>
        </w:rPr>
        <w:t xml:space="preserve"> / differen</w:t>
      </w:r>
      <w:r w:rsidR="00731178">
        <w:rPr>
          <w:rFonts w:ascii="Helvetica" w:hAnsi="Helvetica" w:cs="Helvetica"/>
          <w:color w:val="141413"/>
          <w:sz w:val="18"/>
          <w:szCs w:val="18"/>
        </w:rPr>
        <w:t xml:space="preserve">ces in the </w:t>
      </w:r>
      <w:r w:rsidR="00076A94">
        <w:rPr>
          <w:rFonts w:ascii="Helvetica" w:hAnsi="Helvetica" w:cs="Helvetica"/>
          <w:color w:val="141413"/>
          <w:sz w:val="18"/>
          <w:szCs w:val="18"/>
        </w:rPr>
        <w:t>lightning since</w:t>
      </w:r>
      <w:r w:rsidR="00F25D1C">
        <w:rPr>
          <w:rFonts w:ascii="Helvetica" w:hAnsi="Helvetica" w:cs="Helvetica"/>
          <w:color w:val="141413"/>
          <w:sz w:val="18"/>
          <w:szCs w:val="18"/>
        </w:rPr>
        <w:t xml:space="preserve"> there was no change </w:t>
      </w:r>
      <w:r w:rsidR="00E55A2A">
        <w:rPr>
          <w:rFonts w:ascii="Helvetica" w:hAnsi="Helvetica" w:cs="Helvetica"/>
          <w:color w:val="141413"/>
          <w:sz w:val="18"/>
          <w:szCs w:val="18"/>
        </w:rPr>
        <w:t xml:space="preserve">of the </w:t>
      </w:r>
      <w:r w:rsidR="00441307">
        <w:rPr>
          <w:rFonts w:ascii="Helvetica" w:hAnsi="Helvetica" w:cs="Helvetica"/>
          <w:color w:val="141413"/>
          <w:sz w:val="18"/>
          <w:szCs w:val="18"/>
        </w:rPr>
        <w:t xml:space="preserve">visual input during the auditory feedback trials. </w:t>
      </w:r>
      <w:r w:rsidR="00B60361">
        <w:rPr>
          <w:rFonts w:ascii="Helvetica" w:hAnsi="Helvetica" w:cs="Helvetica"/>
          <w:color w:val="141413"/>
          <w:sz w:val="18"/>
          <w:szCs w:val="18"/>
        </w:rPr>
        <w:t xml:space="preserve">It´s </w:t>
      </w:r>
      <w:r w:rsidR="00B60361" w:rsidRPr="002463EE">
        <w:rPr>
          <w:rFonts w:ascii="Helvetica" w:hAnsi="Helvetica" w:cs="Helvetica"/>
          <w:color w:val="141413"/>
          <w:sz w:val="18"/>
          <w:szCs w:val="18"/>
        </w:rPr>
        <w:t xml:space="preserve">rather </w:t>
      </w:r>
      <w:r w:rsidR="008263A1" w:rsidRPr="002463EE">
        <w:rPr>
          <w:rFonts w:ascii="Helvetica" w:hAnsi="Helvetica" w:cs="Helvetica"/>
          <w:color w:val="141413"/>
          <w:sz w:val="18"/>
          <w:szCs w:val="18"/>
        </w:rPr>
        <w:t xml:space="preserve">probable, that the pupil </w:t>
      </w:r>
      <w:r w:rsidR="008263A1" w:rsidRPr="002463EE">
        <w:rPr>
          <w:rFonts w:ascii="Helvetica" w:hAnsi="Helvetica" w:cs="Helvetica"/>
          <w:color w:val="141413"/>
          <w:sz w:val="18"/>
          <w:szCs w:val="18"/>
        </w:rPr>
        <w:t xml:space="preserve">dilation reflects </w:t>
      </w:r>
      <w:r w:rsidR="00D64135" w:rsidRPr="002463EE">
        <w:rPr>
          <w:rFonts w:ascii="Helvetica" w:hAnsi="Helvetica" w:cs="Helvetica"/>
          <w:color w:val="141413"/>
          <w:sz w:val="18"/>
          <w:szCs w:val="18"/>
        </w:rPr>
        <w:t>an increased cognitive arousal</w:t>
      </w:r>
      <w:r w:rsidR="003A469A" w:rsidRPr="002463EE">
        <w:rPr>
          <w:rFonts w:ascii="Helvetica" w:hAnsi="Helvetica" w:cs="Helvetica"/>
          <w:color w:val="141413"/>
          <w:sz w:val="18"/>
          <w:szCs w:val="18"/>
        </w:rPr>
        <w:t xml:space="preserve"> </w:t>
      </w:r>
      <w:r w:rsidR="00541C2B">
        <w:rPr>
          <w:rFonts w:ascii="Helvetica" w:hAnsi="Helvetica" w:cs="Helvetica"/>
          <w:color w:val="141413"/>
          <w:sz w:val="18"/>
          <w:szCs w:val="18"/>
        </w:rPr>
        <w:t>(</w:t>
      </w:r>
      <w:r w:rsidR="00212841">
        <w:rPr>
          <w:rFonts w:ascii="Helvetica" w:hAnsi="Helvetica" w:cs="Helvetica"/>
          <w:color w:val="141413"/>
          <w:sz w:val="18"/>
          <w:szCs w:val="18"/>
        </w:rPr>
        <w:t>or physical</w:t>
      </w:r>
      <w:r w:rsidR="003A469A" w:rsidRPr="002463EE">
        <w:rPr>
          <w:rFonts w:ascii="Helvetica" w:hAnsi="Helvetica" w:cs="Helvetica"/>
          <w:color w:val="141413"/>
          <w:sz w:val="18"/>
          <w:szCs w:val="18"/>
        </w:rPr>
        <w:t xml:space="preserve"> effort</w:t>
      </w:r>
      <w:r w:rsidR="00541C2B">
        <w:rPr>
          <w:rFonts w:ascii="Helvetica" w:hAnsi="Helvetica" w:cs="Helvetica"/>
          <w:color w:val="141413"/>
          <w:sz w:val="18"/>
          <w:szCs w:val="18"/>
        </w:rPr>
        <w:t>)</w:t>
      </w:r>
      <w:r w:rsidR="00D64135" w:rsidRPr="002463EE">
        <w:rPr>
          <w:rFonts w:ascii="Helvetica" w:hAnsi="Helvetica" w:cs="Helvetica"/>
          <w:color w:val="141413"/>
          <w:sz w:val="18"/>
          <w:szCs w:val="18"/>
        </w:rPr>
        <w:t xml:space="preserve"> during the </w:t>
      </w:r>
      <w:r w:rsidR="007C5087" w:rsidRPr="002463EE">
        <w:rPr>
          <w:rFonts w:ascii="Helvetica" w:hAnsi="Helvetica" w:cs="Helvetica"/>
          <w:color w:val="141413"/>
          <w:sz w:val="18"/>
          <w:szCs w:val="18"/>
        </w:rPr>
        <w:t>large-scale</w:t>
      </w:r>
      <w:r w:rsidR="00D64135" w:rsidRPr="002463EE">
        <w:rPr>
          <w:rFonts w:ascii="Helvetica" w:hAnsi="Helvetica" w:cs="Helvetica"/>
          <w:color w:val="141413"/>
          <w:sz w:val="18"/>
          <w:szCs w:val="18"/>
        </w:rPr>
        <w:t xml:space="preserve"> feedback trials</w:t>
      </w:r>
      <w:r w:rsidR="00BE0A61" w:rsidRPr="002463EE">
        <w:rPr>
          <w:rFonts w:ascii="Helvetica" w:hAnsi="Helvetica" w:cs="Helvetica"/>
          <w:color w:val="141413"/>
          <w:sz w:val="18"/>
          <w:szCs w:val="18"/>
        </w:rPr>
        <w:t xml:space="preserve">. </w:t>
      </w:r>
      <w:r w:rsidR="00897B53" w:rsidRPr="002463EE">
        <w:rPr>
          <w:rFonts w:ascii="Helvetica" w:hAnsi="Helvetica" w:cs="Helvetica"/>
          <w:color w:val="141413"/>
          <w:sz w:val="18"/>
          <w:szCs w:val="18"/>
        </w:rPr>
        <w:t>P</w:t>
      </w:r>
      <w:r w:rsidR="000D5B0F" w:rsidRPr="002463EE">
        <w:rPr>
          <w:rFonts w:ascii="Helvetica" w:hAnsi="Helvetica" w:cs="Helvetica"/>
          <w:color w:val="141413"/>
          <w:sz w:val="18"/>
          <w:szCs w:val="18"/>
        </w:rPr>
        <w:t xml:space="preserve">upil size coincides with cognitive arousal and the task evoked pupillary response </w:t>
      </w:r>
      <w:r w:rsidR="004966D2" w:rsidRPr="002463EE">
        <w:rPr>
          <w:rFonts w:ascii="Helvetica" w:hAnsi="Helvetica" w:cs="Helvetica"/>
          <w:color w:val="141413"/>
          <w:sz w:val="18"/>
          <w:szCs w:val="18"/>
        </w:rPr>
        <w:t xml:space="preserve">is </w:t>
      </w:r>
      <w:r w:rsidR="007C5087" w:rsidRPr="002463EE">
        <w:rPr>
          <w:rFonts w:ascii="Helvetica" w:hAnsi="Helvetica" w:cs="Helvetica"/>
          <w:color w:val="141413"/>
          <w:sz w:val="18"/>
          <w:szCs w:val="18"/>
        </w:rPr>
        <w:t>known to reflect</w:t>
      </w:r>
      <w:r w:rsidR="000D5B0F" w:rsidRPr="002463EE">
        <w:rPr>
          <w:rFonts w:ascii="Helvetica" w:hAnsi="Helvetica" w:cs="Helvetica"/>
          <w:color w:val="141413"/>
          <w:sz w:val="18"/>
          <w:szCs w:val="18"/>
        </w:rPr>
        <w:t xml:space="preserve"> the mental</w:t>
      </w:r>
      <w:r w:rsidR="00782B5D" w:rsidRPr="002463EE">
        <w:rPr>
          <w:rFonts w:ascii="Helvetica" w:hAnsi="Helvetica" w:cs="Helvetica"/>
          <w:color w:val="141413"/>
          <w:sz w:val="18"/>
          <w:szCs w:val="18"/>
        </w:rPr>
        <w:t xml:space="preserve"> effort</w:t>
      </w:r>
      <w:r w:rsidR="00C42F15" w:rsidRPr="002463EE">
        <w:rPr>
          <w:rFonts w:ascii="Helvetica" w:hAnsi="Helvetica" w:cs="Helvetica"/>
          <w:color w:val="141413"/>
          <w:sz w:val="18"/>
          <w:szCs w:val="18"/>
        </w:rPr>
        <w:t xml:space="preserve"> to perform the task</w:t>
      </w:r>
      <w:r w:rsidR="00447711" w:rsidRPr="002463EE">
        <w:rPr>
          <w:rFonts w:ascii="Helvetica" w:hAnsi="Helvetica" w:cs="Helvetica"/>
          <w:color w:val="141413"/>
          <w:sz w:val="18"/>
          <w:szCs w:val="18"/>
        </w:rPr>
        <w:fldChar w:fldCharType="begin"/>
      </w:r>
      <w:r w:rsidR="00447711" w:rsidRPr="002463EE">
        <w:rPr>
          <w:rFonts w:ascii="Helvetica" w:hAnsi="Helvetica" w:cs="Helvetica"/>
          <w:color w:val="141413"/>
          <w:sz w:val="18"/>
          <w:szCs w:val="18"/>
        </w:rPr>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447711" w:rsidRPr="002463EE">
        <w:rPr>
          <w:rFonts w:ascii="Helvetica" w:hAnsi="Helvetica" w:cs="Helvetica"/>
          <w:color w:val="141413"/>
          <w:sz w:val="18"/>
          <w:szCs w:val="18"/>
        </w:rPr>
        <w:fldChar w:fldCharType="separate"/>
      </w:r>
      <w:r w:rsidR="00447711" w:rsidRPr="002463EE">
        <w:rPr>
          <w:rFonts w:ascii="Helvetica" w:hAnsi="Helvetica" w:cs="Helvetica"/>
          <w:noProof/>
          <w:color w:val="141413"/>
          <w:sz w:val="18"/>
          <w:szCs w:val="18"/>
        </w:rPr>
        <w:t>(Beatty 1982)</w:t>
      </w:r>
      <w:r w:rsidR="00447711" w:rsidRPr="002463EE">
        <w:rPr>
          <w:rFonts w:ascii="Helvetica" w:hAnsi="Helvetica" w:cs="Helvetica"/>
          <w:color w:val="141413"/>
          <w:sz w:val="18"/>
          <w:szCs w:val="18"/>
        </w:rPr>
        <w:fldChar w:fldCharType="end"/>
      </w:r>
      <w:r w:rsidR="004058B0">
        <w:rPr>
          <w:rFonts w:ascii="Helvetica" w:hAnsi="Helvetica" w:cs="Helvetica"/>
          <w:color w:val="141413"/>
          <w:sz w:val="18"/>
          <w:szCs w:val="18"/>
        </w:rPr>
        <w:t>, which</w:t>
      </w:r>
      <w:r w:rsidR="001A156E">
        <w:rPr>
          <w:rFonts w:ascii="Helvetica" w:hAnsi="Helvetica" w:cs="Helvetica"/>
          <w:color w:val="141413"/>
          <w:sz w:val="18"/>
          <w:szCs w:val="18"/>
        </w:rPr>
        <w:t xml:space="preserve"> was also shown in ET patients.</w:t>
      </w:r>
      <w:r w:rsidR="00AC062A">
        <w:rPr>
          <w:rFonts w:ascii="Helvetica" w:hAnsi="Helvetica" w:cs="Helvetica"/>
          <w:color w:val="141413"/>
          <w:sz w:val="18"/>
          <w:szCs w:val="18"/>
        </w:rPr>
        <w:fldChar w:fldCharType="begin"/>
      </w:r>
      <w:r w:rsidR="00AC062A">
        <w:rPr>
          <w:rFonts w:ascii="Helvetica" w:hAnsi="Helvetica" w:cs="Helvetica"/>
          <w:color w:val="141413"/>
          <w:sz w:val="18"/>
          <w:szCs w:val="18"/>
        </w:rPr>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AC062A">
        <w:rPr>
          <w:rFonts w:ascii="Helvetica" w:hAnsi="Helvetica" w:cs="Helvetica"/>
          <w:color w:val="141413"/>
          <w:sz w:val="18"/>
          <w:szCs w:val="18"/>
        </w:rPr>
        <w:fldChar w:fldCharType="separate"/>
      </w:r>
      <w:r w:rsidR="00AC062A">
        <w:rPr>
          <w:rFonts w:ascii="Helvetica" w:hAnsi="Helvetica" w:cs="Helvetica"/>
          <w:noProof/>
          <w:color w:val="141413"/>
          <w:sz w:val="18"/>
          <w:szCs w:val="18"/>
        </w:rPr>
        <w:t>(Becktepe, Govert et al. 2019)</w:t>
      </w:r>
      <w:r w:rsidR="00AC062A">
        <w:rPr>
          <w:rFonts w:ascii="Helvetica" w:hAnsi="Helvetica" w:cs="Helvetica"/>
          <w:color w:val="141413"/>
          <w:sz w:val="18"/>
          <w:szCs w:val="18"/>
        </w:rPr>
        <w:fldChar w:fldCharType="end"/>
      </w:r>
      <w:r w:rsidR="00C42F15" w:rsidRPr="002463EE">
        <w:rPr>
          <w:rFonts w:ascii="Helvetica" w:hAnsi="Helvetica" w:cs="Helvetica"/>
          <w:color w:val="141413"/>
          <w:sz w:val="18"/>
          <w:szCs w:val="18"/>
        </w:rPr>
        <w:t xml:space="preserve"> </w:t>
      </w:r>
      <w:r w:rsidR="00C42F15" w:rsidRPr="002463EE">
        <w:rPr>
          <w:rFonts w:ascii="Calibri" w:hAnsi="Calibri" w:cs="Calibri"/>
          <w:color w:val="141413"/>
          <w:sz w:val="18"/>
          <w:szCs w:val="18"/>
        </w:rPr>
        <w:t>﻿</w:t>
      </w:r>
      <w:r w:rsidR="00C42F15" w:rsidRPr="0075371F">
        <w:rPr>
          <w:rFonts w:ascii="Helvetica" w:hAnsi="Helvetica" w:cs="Calibri"/>
          <w:color w:val="141413"/>
          <w:sz w:val="18"/>
          <w:szCs w:val="18"/>
        </w:rPr>
        <w:t>Apart from mental effort</w:t>
      </w:r>
      <w:r w:rsidR="002463EE" w:rsidRPr="0075371F">
        <w:rPr>
          <w:rFonts w:ascii="Helvetica" w:hAnsi="Helvetica" w:cs="Calibri"/>
          <w:color w:val="141413"/>
          <w:sz w:val="18"/>
          <w:szCs w:val="18"/>
        </w:rPr>
        <w:t xml:space="preserve">, </w:t>
      </w:r>
      <w:r w:rsidR="00C42F15" w:rsidRPr="002463EE">
        <w:rPr>
          <w:rFonts w:ascii="Helvetica" w:hAnsi="Helvetica" w:cs="Helvetica"/>
          <w:color w:val="141413"/>
          <w:sz w:val="18"/>
          <w:szCs w:val="18"/>
        </w:rPr>
        <w:t xml:space="preserve">pupil diameter </w:t>
      </w:r>
      <w:r w:rsidR="00417986">
        <w:rPr>
          <w:rFonts w:ascii="Helvetica" w:hAnsi="Helvetica" w:cs="Helvetica"/>
          <w:color w:val="141413"/>
          <w:sz w:val="18"/>
          <w:szCs w:val="18"/>
        </w:rPr>
        <w:t xml:space="preserve">also </w:t>
      </w:r>
      <w:r w:rsidR="00C42F15" w:rsidRPr="002463EE">
        <w:rPr>
          <w:rFonts w:ascii="Helvetica" w:hAnsi="Helvetica" w:cs="Helvetica"/>
          <w:color w:val="141413"/>
          <w:sz w:val="18"/>
          <w:szCs w:val="18"/>
        </w:rPr>
        <w:t>increase</w:t>
      </w:r>
      <w:r w:rsidR="00417986">
        <w:rPr>
          <w:rFonts w:ascii="Helvetica" w:hAnsi="Helvetica" w:cs="Helvetica"/>
          <w:color w:val="141413"/>
          <w:sz w:val="18"/>
          <w:szCs w:val="18"/>
        </w:rPr>
        <w:t>s</w:t>
      </w:r>
      <w:r w:rsidR="00C42F15" w:rsidRPr="002463EE">
        <w:rPr>
          <w:rFonts w:ascii="Helvetica" w:hAnsi="Helvetica" w:cs="Helvetica"/>
          <w:color w:val="141413"/>
          <w:sz w:val="18"/>
          <w:szCs w:val="18"/>
        </w:rPr>
        <w:t xml:space="preserve"> during physical effort</w:t>
      </w:r>
      <w:r w:rsidR="00AF4B2D">
        <w:rPr>
          <w:rFonts w:ascii="Helvetica" w:hAnsi="Helvetica" w:cs="Helvetica"/>
          <w:color w:val="141413"/>
          <w:sz w:val="18"/>
          <w:szCs w:val="18"/>
        </w:rPr>
        <w:t xml:space="preserve">, thereby </w:t>
      </w:r>
      <w:r w:rsidR="00C42F15" w:rsidRPr="002463EE">
        <w:rPr>
          <w:rFonts w:ascii="Helvetica" w:hAnsi="Helvetica" w:cs="Helvetica"/>
          <w:color w:val="141413"/>
          <w:sz w:val="18"/>
          <w:szCs w:val="18"/>
        </w:rPr>
        <w:t>reflect</w:t>
      </w:r>
      <w:r w:rsidR="00AF4B2D">
        <w:rPr>
          <w:rFonts w:ascii="Helvetica" w:hAnsi="Helvetica" w:cs="Helvetica"/>
          <w:color w:val="141413"/>
          <w:sz w:val="18"/>
          <w:szCs w:val="18"/>
        </w:rPr>
        <w:t>ing</w:t>
      </w:r>
      <w:r w:rsidR="00C42F15" w:rsidRPr="002463EE">
        <w:rPr>
          <w:rFonts w:ascii="Helvetica" w:hAnsi="Helvetica" w:cs="Helvetica"/>
          <w:color w:val="141413"/>
          <w:sz w:val="18"/>
          <w:szCs w:val="18"/>
        </w:rPr>
        <w:t xml:space="preserve"> not only the actual intensity of the </w:t>
      </w:r>
      <w:r w:rsidR="00AF4B2D">
        <w:rPr>
          <w:rFonts w:ascii="Helvetica" w:hAnsi="Helvetica" w:cs="Helvetica"/>
          <w:color w:val="141413"/>
          <w:sz w:val="18"/>
          <w:szCs w:val="18"/>
        </w:rPr>
        <w:t>physical</w:t>
      </w:r>
      <w:r w:rsidR="0095700D">
        <w:rPr>
          <w:rFonts w:ascii="Helvetica" w:hAnsi="Helvetica" w:cs="Helvetica"/>
          <w:color w:val="141413"/>
          <w:sz w:val="18"/>
          <w:szCs w:val="18"/>
        </w:rPr>
        <w:t xml:space="preserve"> activity</w:t>
      </w:r>
      <w:r w:rsidR="00C42F15" w:rsidRPr="002463EE">
        <w:rPr>
          <w:rFonts w:ascii="Helvetica" w:hAnsi="Helvetica" w:cs="Helvetica"/>
          <w:color w:val="141413"/>
          <w:sz w:val="18"/>
          <w:szCs w:val="18"/>
        </w:rPr>
        <w:t xml:space="preserve"> but also the </w:t>
      </w:r>
      <w:r w:rsidR="0095700D">
        <w:rPr>
          <w:rFonts w:ascii="Helvetica" w:hAnsi="Helvetica" w:cs="Helvetica"/>
          <w:color w:val="141413"/>
          <w:sz w:val="18"/>
          <w:szCs w:val="18"/>
        </w:rPr>
        <w:t>individual</w:t>
      </w:r>
      <w:r w:rsidR="00C42F15" w:rsidRPr="002463EE">
        <w:rPr>
          <w:rFonts w:ascii="Helvetica" w:hAnsi="Helvetica" w:cs="Helvetica"/>
          <w:color w:val="141413"/>
          <w:sz w:val="18"/>
          <w:szCs w:val="18"/>
        </w:rPr>
        <w:t xml:space="preserve"> perception</w:t>
      </w:r>
      <w:r w:rsidR="0095700D">
        <w:rPr>
          <w:rFonts w:ascii="Helvetica" w:hAnsi="Helvetica" w:cs="Helvetica"/>
          <w:color w:val="141413"/>
          <w:sz w:val="18"/>
          <w:szCs w:val="18"/>
        </w:rPr>
        <w:t xml:space="preserve"> </w:t>
      </w:r>
      <w:r w:rsidR="00C42F15" w:rsidRPr="002463EE">
        <w:rPr>
          <w:rFonts w:ascii="Helvetica" w:hAnsi="Helvetica" w:cs="Helvetica"/>
          <w:color w:val="141413"/>
          <w:sz w:val="18"/>
          <w:szCs w:val="18"/>
        </w:rPr>
        <w:t xml:space="preserve">of the effort. </w:t>
      </w:r>
      <w:r w:rsidR="00853A0C" w:rsidRPr="002463EE">
        <w:rPr>
          <w:rFonts w:ascii="Helvetica" w:hAnsi="Helvetica" w:cs="Helvetica"/>
          <w:color w:val="141413"/>
          <w:sz w:val="18"/>
          <w:szCs w:val="18"/>
        </w:rPr>
        <w:fldChar w:fldCharType="begin"/>
      </w:r>
      <w:r w:rsidR="00853A0C" w:rsidRPr="002463EE">
        <w:rPr>
          <w:rFonts w:ascii="Helvetica" w:hAnsi="Helvetica" w:cs="Helvetica"/>
          <w:color w:val="141413"/>
          <w:sz w:val="18"/>
          <w:szCs w:val="18"/>
        </w:rPr>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853A0C" w:rsidRPr="002463EE">
        <w:rPr>
          <w:rFonts w:ascii="Helvetica" w:hAnsi="Helvetica" w:cs="Helvetica"/>
          <w:color w:val="141413"/>
          <w:sz w:val="18"/>
          <w:szCs w:val="18"/>
        </w:rPr>
        <w:fldChar w:fldCharType="separate"/>
      </w:r>
      <w:r w:rsidR="00853A0C" w:rsidRPr="002463EE">
        <w:rPr>
          <w:rFonts w:ascii="Helvetica" w:hAnsi="Helvetica" w:cs="Helvetica"/>
          <w:noProof/>
          <w:color w:val="141413"/>
          <w:sz w:val="18"/>
          <w:szCs w:val="18"/>
        </w:rPr>
        <w:t>(Zenon, Sidibe et al. 2014)</w:t>
      </w:r>
      <w:r w:rsidR="00853A0C" w:rsidRPr="002463EE">
        <w:rPr>
          <w:rFonts w:ascii="Helvetica" w:hAnsi="Helvetica" w:cs="Helvetica"/>
          <w:color w:val="141413"/>
          <w:sz w:val="18"/>
          <w:szCs w:val="18"/>
        </w:rPr>
        <w:fldChar w:fldCharType="end"/>
      </w:r>
      <w:r w:rsidR="006B4B96">
        <w:rPr>
          <w:rFonts w:ascii="Helvetica" w:hAnsi="Helvetica" w:cs="Helvetica"/>
          <w:color w:val="141413"/>
          <w:sz w:val="18"/>
          <w:szCs w:val="18"/>
        </w:rPr>
        <w:t xml:space="preserve"> </w:t>
      </w:r>
      <w:r w:rsidR="00AB7CAA">
        <w:rPr>
          <w:rFonts w:ascii="Helvetica" w:hAnsi="Helvetica" w:cs="Helvetica"/>
          <w:color w:val="141413"/>
          <w:sz w:val="18"/>
          <w:szCs w:val="18"/>
        </w:rPr>
        <w:t>In summary,</w:t>
      </w:r>
      <w:r w:rsidR="006B4B96" w:rsidRPr="002463EE">
        <w:rPr>
          <w:rFonts w:ascii="Helvetica" w:hAnsi="Helvetica" w:cs="Helvetica"/>
          <w:color w:val="141413"/>
          <w:sz w:val="18"/>
          <w:szCs w:val="18"/>
        </w:rPr>
        <w:t xml:space="preserve"> pupil size </w:t>
      </w:r>
      <w:r w:rsidR="00AB7CAA">
        <w:rPr>
          <w:rFonts w:ascii="Helvetica" w:hAnsi="Helvetica" w:cs="Helvetica"/>
          <w:color w:val="141413"/>
          <w:sz w:val="18"/>
          <w:szCs w:val="18"/>
        </w:rPr>
        <w:t>mirrors</w:t>
      </w:r>
      <w:r w:rsidR="006B4B96" w:rsidRPr="002463EE">
        <w:rPr>
          <w:rFonts w:ascii="Helvetica" w:hAnsi="Helvetica" w:cs="Helvetica"/>
          <w:color w:val="141413"/>
          <w:sz w:val="18"/>
          <w:szCs w:val="18"/>
        </w:rPr>
        <w:t xml:space="preserve"> the level of </w:t>
      </w:r>
      <w:r w:rsidR="00125E12">
        <w:rPr>
          <w:rFonts w:ascii="Helvetica" w:hAnsi="Helvetica" w:cs="Helvetica"/>
          <w:color w:val="141413"/>
          <w:sz w:val="18"/>
          <w:szCs w:val="18"/>
        </w:rPr>
        <w:t>effort</w:t>
      </w:r>
      <w:r w:rsidR="0048069B" w:rsidRPr="002463EE">
        <w:rPr>
          <w:rFonts w:ascii="Helvetica" w:hAnsi="Helvetica" w:cs="Helvetica"/>
          <w:color w:val="141413"/>
          <w:sz w:val="18"/>
          <w:szCs w:val="18"/>
        </w:rPr>
        <w:t>,</w:t>
      </w:r>
      <w:r w:rsidR="006B4B96" w:rsidRPr="002463EE">
        <w:rPr>
          <w:rFonts w:ascii="Helvetica" w:hAnsi="Helvetica" w:cs="Helvetica"/>
          <w:color w:val="141413"/>
          <w:sz w:val="18"/>
          <w:szCs w:val="18"/>
        </w:rPr>
        <w:t xml:space="preserve"> </w:t>
      </w:r>
      <w:r w:rsidR="001F5C33">
        <w:rPr>
          <w:rFonts w:ascii="Helvetica" w:hAnsi="Helvetica" w:cs="Helvetica"/>
          <w:color w:val="141413"/>
          <w:sz w:val="18"/>
          <w:szCs w:val="18"/>
        </w:rPr>
        <w:t xml:space="preserve">which is </w:t>
      </w:r>
      <w:r w:rsidR="006B4B96" w:rsidRPr="002463EE">
        <w:rPr>
          <w:rFonts w:ascii="Helvetica" w:hAnsi="Helvetica" w:cs="Helvetica"/>
          <w:color w:val="141413"/>
          <w:sz w:val="18"/>
          <w:szCs w:val="18"/>
        </w:rPr>
        <w:t>invested in</w:t>
      </w:r>
      <w:r w:rsidR="001F5C33">
        <w:rPr>
          <w:rFonts w:ascii="Helvetica" w:hAnsi="Helvetica" w:cs="Helvetica"/>
          <w:color w:val="141413"/>
          <w:sz w:val="18"/>
          <w:szCs w:val="18"/>
        </w:rPr>
        <w:t xml:space="preserve"> </w:t>
      </w:r>
      <w:r w:rsidR="006B4B96" w:rsidRPr="002463EE">
        <w:rPr>
          <w:rFonts w:ascii="Helvetica" w:hAnsi="Helvetica" w:cs="Helvetica"/>
          <w:color w:val="141413"/>
          <w:sz w:val="18"/>
          <w:szCs w:val="18"/>
        </w:rPr>
        <w:t>a task, irrespective of whether it is physical or mental.</w:t>
      </w:r>
      <w:r w:rsidR="00B60361" w:rsidRPr="002463EE">
        <w:rPr>
          <w:rFonts w:ascii="Helvetica" w:hAnsi="Helvetica" w:cs="Helvetica"/>
          <w:color w:val="141413"/>
          <w:sz w:val="18"/>
          <w:szCs w:val="18"/>
        </w:rPr>
        <w:t xml:space="preserve"> </w:t>
      </w:r>
      <w:r w:rsidR="0003647A" w:rsidRPr="002463EE">
        <w:rPr>
          <w:rFonts w:ascii="Helvetica" w:hAnsi="Helvetica" w:cs="Helvetica"/>
          <w:color w:val="141413"/>
          <w:sz w:val="18"/>
          <w:szCs w:val="18"/>
        </w:rPr>
        <w:t xml:space="preserve">Therefore, we hypothesize that tremor patients </w:t>
      </w:r>
      <w:r w:rsidR="00D77105" w:rsidRPr="002463EE">
        <w:rPr>
          <w:rFonts w:ascii="Helvetica" w:hAnsi="Helvetica" w:cs="Helvetica"/>
          <w:color w:val="141413"/>
          <w:sz w:val="18"/>
          <w:szCs w:val="18"/>
        </w:rPr>
        <w:t xml:space="preserve">perceived a higher effort </w:t>
      </w:r>
      <w:r w:rsidR="00745536">
        <w:rPr>
          <w:rFonts w:ascii="Helvetica" w:hAnsi="Helvetica" w:cs="Helvetica"/>
          <w:color w:val="141413"/>
          <w:sz w:val="18"/>
          <w:szCs w:val="18"/>
        </w:rPr>
        <w:t>during</w:t>
      </w:r>
      <w:r w:rsidR="00D77105" w:rsidRPr="002463EE">
        <w:rPr>
          <w:rFonts w:ascii="Helvetica" w:hAnsi="Helvetica" w:cs="Helvetica"/>
          <w:color w:val="141413"/>
          <w:sz w:val="18"/>
          <w:szCs w:val="18"/>
        </w:rPr>
        <w:t xml:space="preserve"> the </w:t>
      </w:r>
      <w:r w:rsidR="008D62D6" w:rsidRPr="002463EE">
        <w:rPr>
          <w:rFonts w:ascii="Helvetica" w:hAnsi="Helvetica" w:cs="Helvetica"/>
          <w:color w:val="141413"/>
          <w:sz w:val="18"/>
          <w:szCs w:val="18"/>
        </w:rPr>
        <w:t>large-scale</w:t>
      </w:r>
      <w:r w:rsidR="00D77105" w:rsidRPr="002463EE">
        <w:rPr>
          <w:rFonts w:ascii="Helvetica" w:hAnsi="Helvetica" w:cs="Helvetica"/>
          <w:color w:val="141413"/>
          <w:sz w:val="18"/>
          <w:szCs w:val="18"/>
        </w:rPr>
        <w:t xml:space="preserve"> feedback tasks</w:t>
      </w:r>
      <w:r w:rsidR="00435DD6">
        <w:rPr>
          <w:rFonts w:ascii="Helvetica" w:hAnsi="Helvetica" w:cs="Helvetica"/>
          <w:color w:val="141413"/>
          <w:sz w:val="18"/>
          <w:szCs w:val="18"/>
        </w:rPr>
        <w:t xml:space="preserve">, reflected by the larger pupil </w:t>
      </w:r>
      <w:r w:rsidR="00374DA1">
        <w:rPr>
          <w:rFonts w:ascii="Helvetica" w:hAnsi="Helvetica" w:cs="Helvetica"/>
          <w:color w:val="141413"/>
          <w:sz w:val="18"/>
          <w:szCs w:val="18"/>
        </w:rPr>
        <w:t>diameter</w:t>
      </w:r>
      <w:r w:rsidR="00A26EFF">
        <w:rPr>
          <w:rFonts w:ascii="Helvetica" w:hAnsi="Helvetica" w:cs="Helvetica"/>
          <w:color w:val="141413"/>
          <w:sz w:val="18"/>
          <w:szCs w:val="18"/>
        </w:rPr>
        <w:t>.</w:t>
      </w:r>
      <w:r w:rsidR="00DE57DC">
        <w:rPr>
          <w:rFonts w:ascii="Helvetica" w:hAnsi="Helvetica" w:cs="Helvetica"/>
          <w:color w:val="141413"/>
          <w:sz w:val="18"/>
          <w:szCs w:val="18"/>
        </w:rPr>
        <w:t xml:space="preserve"> </w:t>
      </w:r>
      <w:r w:rsidR="00B04B7A">
        <w:rPr>
          <w:rFonts w:ascii="Helvetica" w:hAnsi="Helvetica" w:cs="Helvetica"/>
          <w:color w:val="141413"/>
          <w:sz w:val="18"/>
          <w:szCs w:val="18"/>
        </w:rPr>
        <w:t>We hypothesi</w:t>
      </w:r>
      <w:r w:rsidR="001422EC">
        <w:rPr>
          <w:rFonts w:ascii="Helvetica" w:hAnsi="Helvetica" w:cs="Helvetica"/>
          <w:color w:val="141413"/>
          <w:sz w:val="18"/>
          <w:szCs w:val="18"/>
        </w:rPr>
        <w:t>ze, that</w:t>
      </w:r>
      <w:r w:rsidR="00DE57DC">
        <w:rPr>
          <w:rFonts w:ascii="Helvetica" w:hAnsi="Helvetica" w:cs="Helvetica"/>
          <w:color w:val="141413"/>
          <w:sz w:val="18"/>
          <w:szCs w:val="18"/>
        </w:rPr>
        <w:t xml:space="preserve"> </w:t>
      </w:r>
      <w:r w:rsidR="00235B1B">
        <w:rPr>
          <w:rFonts w:ascii="Helvetica" w:hAnsi="Helvetica" w:cs="Helvetica"/>
          <w:color w:val="141413"/>
          <w:sz w:val="18"/>
          <w:szCs w:val="18"/>
        </w:rPr>
        <w:t xml:space="preserve">the </w:t>
      </w:r>
      <w:r w:rsidR="001422EC">
        <w:rPr>
          <w:rFonts w:ascii="Helvetica" w:hAnsi="Helvetica" w:cs="Helvetica"/>
          <w:color w:val="141413"/>
          <w:sz w:val="18"/>
          <w:szCs w:val="18"/>
        </w:rPr>
        <w:t xml:space="preserve">subjectively </w:t>
      </w:r>
      <w:r w:rsidR="00235B1B">
        <w:rPr>
          <w:rFonts w:ascii="Helvetica" w:hAnsi="Helvetica" w:cs="Helvetica"/>
          <w:color w:val="141413"/>
          <w:sz w:val="18"/>
          <w:szCs w:val="18"/>
        </w:rPr>
        <w:t>perceived effort</w:t>
      </w:r>
      <w:r w:rsidR="00C23356">
        <w:rPr>
          <w:rFonts w:ascii="Helvetica" w:hAnsi="Helvetica" w:cs="Helvetica"/>
          <w:color w:val="141413"/>
          <w:sz w:val="18"/>
          <w:szCs w:val="18"/>
        </w:rPr>
        <w:t xml:space="preserve"> itself </w:t>
      </w:r>
      <w:r w:rsidR="001E1C27">
        <w:rPr>
          <w:rFonts w:ascii="Helvetica" w:hAnsi="Helvetica" w:cs="Helvetica"/>
          <w:color w:val="141413"/>
          <w:sz w:val="18"/>
          <w:szCs w:val="18"/>
        </w:rPr>
        <w:t>exerts</w:t>
      </w:r>
      <w:r w:rsidR="00EF7378">
        <w:rPr>
          <w:rFonts w:ascii="Helvetica" w:hAnsi="Helvetica" w:cs="Helvetica"/>
          <w:color w:val="141413"/>
          <w:sz w:val="18"/>
          <w:szCs w:val="18"/>
        </w:rPr>
        <w:t xml:space="preserve"> a modulatory role on </w:t>
      </w:r>
      <w:r w:rsidR="00A534B6">
        <w:rPr>
          <w:rFonts w:ascii="Helvetica" w:hAnsi="Helvetica" w:cs="Helvetica"/>
          <w:color w:val="141413"/>
          <w:sz w:val="18"/>
          <w:szCs w:val="18"/>
        </w:rPr>
        <w:t xml:space="preserve">target force </w:t>
      </w:r>
      <w:r w:rsidR="00EF7378">
        <w:rPr>
          <w:rFonts w:ascii="Helvetica" w:hAnsi="Helvetica" w:cs="Helvetica"/>
          <w:color w:val="141413"/>
          <w:sz w:val="18"/>
          <w:szCs w:val="18"/>
        </w:rPr>
        <w:t>tremor amplitude.</w:t>
      </w:r>
      <w:r w:rsidR="00A534B6">
        <w:rPr>
          <w:rFonts w:ascii="Helvetica" w:hAnsi="Helvetica" w:cs="Helvetica"/>
          <w:color w:val="141413"/>
          <w:sz w:val="18"/>
          <w:szCs w:val="18"/>
        </w:rPr>
        <w:t xml:space="preserve"> </w:t>
      </w:r>
    </w:p>
    <w:p w14:paraId="62E13AB2" w14:textId="1643D306" w:rsidR="004802A4" w:rsidRPr="005D7615" w:rsidRDefault="00E8766D" w:rsidP="004802A4">
      <w:pPr>
        <w:pStyle w:val="MainText"/>
        <w:rPr>
          <w:rFonts w:ascii="Helvetica" w:hAnsi="Helvetica" w:cs="Helvetica"/>
          <w:color w:val="141413"/>
          <w:sz w:val="18"/>
          <w:szCs w:val="18"/>
        </w:rPr>
      </w:pPr>
      <w:r w:rsidRPr="00E8766D">
        <w:rPr>
          <w:rFonts w:ascii="Helvetica" w:hAnsi="Helvetica" w:cs="Helvetica"/>
          <w:color w:val="141413"/>
          <w:sz w:val="18"/>
          <w:szCs w:val="18"/>
        </w:rPr>
        <w:t xml:space="preserve">Recently, a modulatory role of </w:t>
      </w:r>
      <w:r w:rsidR="00800245">
        <w:rPr>
          <w:rFonts w:ascii="Helvetica" w:hAnsi="Helvetica" w:cs="Helvetica"/>
          <w:color w:val="141413"/>
          <w:sz w:val="18"/>
          <w:szCs w:val="18"/>
        </w:rPr>
        <w:t>cognitive effort</w:t>
      </w:r>
      <w:r w:rsidR="00E67686">
        <w:rPr>
          <w:rFonts w:ascii="Helvetica" w:hAnsi="Helvetica" w:cs="Helvetica"/>
          <w:color w:val="141413"/>
          <w:sz w:val="18"/>
          <w:szCs w:val="18"/>
        </w:rPr>
        <w:t xml:space="preserve"> during a serial seven task</w:t>
      </w:r>
      <w:r w:rsidRPr="00E8766D">
        <w:rPr>
          <w:rFonts w:ascii="Helvetica" w:hAnsi="Helvetica" w:cs="Helvetica"/>
          <w:color w:val="141413"/>
          <w:sz w:val="18"/>
          <w:szCs w:val="18"/>
        </w:rPr>
        <w:t>, as measured by a coincident pupillary dilation, onto the rest tremor network of Parkinson´s disease was shown.</w:t>
      </w:r>
      <w:r w:rsidRPr="00E8766D">
        <w:rPr>
          <w:rFonts w:ascii="Helvetica" w:hAnsi="Helvetica" w:cs="Helvetica"/>
          <w:color w:val="141413"/>
          <w:sz w:val="18"/>
          <w:szCs w:val="18"/>
        </w:rPr>
        <w:fldChar w:fldCharType="begin"/>
      </w:r>
      <w:r w:rsidRPr="00E8766D">
        <w:rPr>
          <w:rFonts w:ascii="Helvetica" w:hAnsi="Helvetica" w:cs="Helvetica"/>
          <w:color w:val="141413"/>
          <w:sz w:val="18"/>
          <w:szCs w:val="18"/>
        </w:rPr>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rPr>
          <w:rFonts w:ascii="Helvetica" w:hAnsi="Helvetica" w:cs="Helvetica"/>
          <w:color w:val="141413"/>
          <w:sz w:val="18"/>
          <w:szCs w:val="18"/>
        </w:rPr>
        <w:fldChar w:fldCharType="separate"/>
      </w:r>
      <w:r w:rsidRPr="00E8766D">
        <w:rPr>
          <w:rFonts w:ascii="Helvetica" w:hAnsi="Helvetica" w:cs="Helvetica"/>
          <w:color w:val="141413"/>
          <w:sz w:val="18"/>
          <w:szCs w:val="18"/>
        </w:rPr>
        <w:t>(Dirkx, Zach et al. 2020)</w:t>
      </w:r>
      <w:r w:rsidRPr="00E8766D">
        <w:rPr>
          <w:rFonts w:ascii="Helvetica" w:hAnsi="Helvetica" w:cs="Helvetica"/>
          <w:color w:val="141413"/>
          <w:sz w:val="18"/>
          <w:szCs w:val="18"/>
        </w:rPr>
        <w:fldChar w:fldCharType="end"/>
      </w:r>
      <w:r w:rsidRPr="00E8766D">
        <w:rPr>
          <w:rFonts w:ascii="Helvetica" w:hAnsi="Helvetica" w:cs="Helvetica"/>
          <w:color w:val="141413"/>
          <w:sz w:val="18"/>
          <w:szCs w:val="18"/>
        </w:rPr>
        <w:t xml:space="preserve"> This effect </w:t>
      </w:r>
      <w:r w:rsidR="002C21B3">
        <w:rPr>
          <w:rFonts w:ascii="Helvetica" w:hAnsi="Helvetica" w:cs="Helvetica"/>
          <w:color w:val="141413"/>
          <w:sz w:val="18"/>
          <w:szCs w:val="18"/>
        </w:rPr>
        <w:t>was</w:t>
      </w:r>
      <w:r w:rsidRPr="00E8766D">
        <w:rPr>
          <w:rFonts w:ascii="Helvetica" w:hAnsi="Helvetica" w:cs="Helvetica"/>
          <w:color w:val="141413"/>
          <w:sz w:val="18"/>
          <w:szCs w:val="18"/>
        </w:rPr>
        <w:t xml:space="preserve"> most likely exerted by direct bottom-up noradrenergic influences onto the thalamus and indirectly by top-down cognitive influences onto the </w:t>
      </w:r>
      <w:proofErr w:type="spellStart"/>
      <w:r w:rsidRPr="00E8766D">
        <w:rPr>
          <w:rFonts w:ascii="Helvetica" w:hAnsi="Helvetica" w:cs="Helvetica"/>
          <w:color w:val="141413"/>
          <w:sz w:val="18"/>
          <w:szCs w:val="18"/>
        </w:rPr>
        <w:t>cerebello</w:t>
      </w:r>
      <w:proofErr w:type="spellEnd"/>
      <w:r w:rsidRPr="00E8766D">
        <w:rPr>
          <w:rFonts w:ascii="Helvetica" w:hAnsi="Helvetica" w:cs="Helvetica"/>
          <w:color w:val="141413"/>
          <w:sz w:val="18"/>
          <w:szCs w:val="18"/>
        </w:rPr>
        <w:t>-</w:t>
      </w:r>
      <w:proofErr w:type="spellStart"/>
      <w:r w:rsidRPr="00E8766D">
        <w:rPr>
          <w:rFonts w:ascii="Helvetica" w:hAnsi="Helvetica" w:cs="Helvetica"/>
          <w:color w:val="141413"/>
          <w:sz w:val="18"/>
          <w:szCs w:val="18"/>
        </w:rPr>
        <w:t>thalamo</w:t>
      </w:r>
      <w:proofErr w:type="spellEnd"/>
      <w:r w:rsidRPr="00E8766D">
        <w:rPr>
          <w:rFonts w:ascii="Helvetica" w:hAnsi="Helvetica" w:cs="Helvetica"/>
          <w:color w:val="141413"/>
          <w:sz w:val="18"/>
          <w:szCs w:val="18"/>
        </w:rPr>
        <w:t>-cortical circuit. Since the thalamus is a key node not only within the PD resting tremor network but also action tremor networks as well, an amplification of action tremor by ascending noradrenergic systems seems likely. Enhanced feedback</w:t>
      </w:r>
      <w:r w:rsidR="00737E74">
        <w:rPr>
          <w:rFonts w:ascii="Helvetica" w:hAnsi="Helvetica" w:cs="Helvetica"/>
          <w:color w:val="141413"/>
          <w:sz w:val="18"/>
          <w:szCs w:val="18"/>
        </w:rPr>
        <w:t xml:space="preserve"> of any </w:t>
      </w:r>
      <w:r w:rsidR="00A76F8C">
        <w:rPr>
          <w:rFonts w:ascii="Helvetica" w:hAnsi="Helvetica" w:cs="Helvetica"/>
          <w:color w:val="141413"/>
          <w:sz w:val="18"/>
          <w:szCs w:val="18"/>
        </w:rPr>
        <w:t>sensory quality</w:t>
      </w:r>
      <w:r w:rsidRPr="00E8766D">
        <w:rPr>
          <w:rFonts w:ascii="Helvetica" w:hAnsi="Helvetica" w:cs="Helvetica"/>
          <w:color w:val="141413"/>
          <w:sz w:val="18"/>
          <w:szCs w:val="18"/>
        </w:rPr>
        <w:t xml:space="preserve"> during target driven </w:t>
      </w:r>
      <w:r w:rsidR="0046330C">
        <w:rPr>
          <w:rFonts w:ascii="Helvetica" w:hAnsi="Helvetica" w:cs="Helvetica"/>
          <w:color w:val="141413"/>
          <w:sz w:val="18"/>
          <w:szCs w:val="18"/>
        </w:rPr>
        <w:t>physical tasks</w:t>
      </w:r>
      <w:r w:rsidRPr="00E8766D">
        <w:rPr>
          <w:rFonts w:ascii="Helvetica" w:hAnsi="Helvetica" w:cs="Helvetica"/>
          <w:color w:val="141413"/>
          <w:sz w:val="18"/>
          <w:szCs w:val="18"/>
        </w:rPr>
        <w:t xml:space="preserve"> might cause arousal/psychological stress and thereby </w:t>
      </w:r>
      <w:r w:rsidR="004C1610">
        <w:rPr>
          <w:rFonts w:ascii="Helvetica" w:hAnsi="Helvetica" w:cs="Helvetica"/>
          <w:color w:val="141413"/>
          <w:sz w:val="18"/>
          <w:szCs w:val="18"/>
        </w:rPr>
        <w:t xml:space="preserve">activate the ascending noradrenergic </w:t>
      </w:r>
      <w:r w:rsidR="00772F13">
        <w:rPr>
          <w:rFonts w:ascii="Helvetica" w:hAnsi="Helvetica" w:cs="Helvetica"/>
          <w:color w:val="141413"/>
          <w:sz w:val="18"/>
          <w:szCs w:val="18"/>
        </w:rPr>
        <w:t>system</w:t>
      </w:r>
      <w:r w:rsidR="00C90926">
        <w:rPr>
          <w:rFonts w:ascii="Helvetica" w:hAnsi="Helvetica" w:cs="Helvetica"/>
          <w:color w:val="141413"/>
          <w:sz w:val="18"/>
          <w:szCs w:val="18"/>
        </w:rPr>
        <w:t xml:space="preserve">, with the locus coeruleus (LC) </w:t>
      </w:r>
      <w:r w:rsidR="00C90926" w:rsidRPr="005D7615">
        <w:rPr>
          <w:rFonts w:ascii="Helvetica" w:hAnsi="Helvetica" w:cs="Helvetica"/>
          <w:color w:val="141413"/>
          <w:sz w:val="18"/>
          <w:szCs w:val="18"/>
        </w:rPr>
        <w:t>as main effector</w:t>
      </w:r>
      <w:r w:rsidR="00772F13" w:rsidRPr="005D7615">
        <w:rPr>
          <w:rFonts w:ascii="Helvetica" w:hAnsi="Helvetica" w:cs="Helvetica"/>
          <w:color w:val="141413"/>
          <w:sz w:val="18"/>
          <w:szCs w:val="18"/>
        </w:rPr>
        <w:t xml:space="preserve">. Recent neuroimaging studies have </w:t>
      </w:r>
      <w:r w:rsidR="009C437D" w:rsidRPr="005D7615">
        <w:rPr>
          <w:rFonts w:ascii="Helvetica" w:hAnsi="Helvetica" w:cs="Helvetica"/>
          <w:color w:val="141413"/>
          <w:sz w:val="18"/>
          <w:szCs w:val="18"/>
        </w:rPr>
        <w:t xml:space="preserve">confirmed </w:t>
      </w:r>
      <w:r w:rsidR="00C90926" w:rsidRPr="0075371F">
        <w:rPr>
          <w:rFonts w:ascii="Helvetica" w:hAnsi="Helvetica" w:cs="Calibri"/>
          <w:color w:val="141413"/>
          <w:sz w:val="18"/>
          <w:szCs w:val="18"/>
        </w:rPr>
        <w:t xml:space="preserve">a close relationship between the </w:t>
      </w:r>
      <w:r w:rsidR="005D7615">
        <w:rPr>
          <w:rFonts w:ascii="Helvetica" w:hAnsi="Helvetica" w:cs="Calibri"/>
          <w:color w:val="141413"/>
          <w:sz w:val="18"/>
          <w:szCs w:val="18"/>
        </w:rPr>
        <w:t xml:space="preserve">LC and </w:t>
      </w:r>
      <w:proofErr w:type="gramStart"/>
      <w:r w:rsidR="004802A4" w:rsidRPr="005D7615">
        <w:rPr>
          <w:rFonts w:ascii="Helvetica" w:hAnsi="Helvetica" w:cs="Helvetica"/>
          <w:color w:val="141413"/>
          <w:sz w:val="18"/>
          <w:szCs w:val="18"/>
        </w:rPr>
        <w:t>bilateral</w:t>
      </w:r>
      <w:proofErr w:type="gramEnd"/>
    </w:p>
    <w:p w14:paraId="33479D0B" w14:textId="34D206A3" w:rsidR="00E8766D" w:rsidRPr="00E8766D" w:rsidRDefault="000932EC" w:rsidP="004802A4">
      <w:pPr>
        <w:pStyle w:val="MainText"/>
        <w:rPr>
          <w:rFonts w:ascii="Helvetica" w:hAnsi="Helvetica" w:cs="Helvetica"/>
          <w:color w:val="141413"/>
          <w:sz w:val="18"/>
          <w:szCs w:val="18"/>
        </w:rPr>
      </w:pPr>
      <w:r w:rsidRPr="005D7615">
        <w:rPr>
          <w:rFonts w:ascii="Helvetica" w:hAnsi="Helvetica" w:cs="Helvetica"/>
          <w:color w:val="141413"/>
          <w:sz w:val="18"/>
          <w:szCs w:val="18"/>
        </w:rPr>
        <w:t>t</w:t>
      </w:r>
      <w:r w:rsidR="004802A4" w:rsidRPr="005D7615">
        <w:rPr>
          <w:rFonts w:ascii="Helvetica" w:hAnsi="Helvetica" w:cs="Helvetica"/>
          <w:color w:val="141413"/>
          <w:sz w:val="18"/>
          <w:szCs w:val="18"/>
        </w:rPr>
        <w:t>halamus</w:t>
      </w:r>
      <w:r w:rsidR="00AA55FF" w:rsidRPr="005D7615">
        <w:rPr>
          <w:rFonts w:ascii="Helvetica" w:hAnsi="Helvetica" w:cs="Helvetica"/>
          <w:color w:val="141413"/>
          <w:sz w:val="18"/>
          <w:szCs w:val="18"/>
        </w:rPr>
        <w:t xml:space="preserve"> and the </w:t>
      </w:r>
      <w:r w:rsidR="004802A4" w:rsidRPr="005D7615">
        <w:rPr>
          <w:rFonts w:ascii="Helvetica" w:hAnsi="Helvetica" w:cs="Helvetica"/>
          <w:color w:val="141413"/>
          <w:sz w:val="18"/>
          <w:szCs w:val="18"/>
        </w:rPr>
        <w:t>cerebellum</w:t>
      </w:r>
      <w:r w:rsidR="00AA55FF" w:rsidRPr="005D7615">
        <w:rPr>
          <w:rFonts w:ascii="Helvetica" w:hAnsi="Helvetica" w:cs="Helvetica"/>
          <w:color w:val="141413"/>
          <w:sz w:val="18"/>
          <w:szCs w:val="18"/>
        </w:rPr>
        <w:t>, both key regions within the action tremor network</w:t>
      </w:r>
      <w:r w:rsidR="00AA55FF">
        <w:rPr>
          <w:rFonts w:ascii="Helvetica" w:hAnsi="Helvetica" w:cs="Helvetica"/>
          <w:color w:val="141413"/>
          <w:sz w:val="18"/>
          <w:szCs w:val="18"/>
        </w:rPr>
        <w:t>.</w:t>
      </w:r>
      <w:r w:rsidR="00FC1A4C">
        <w:rPr>
          <w:rFonts w:ascii="Helvetica" w:hAnsi="Helvetica" w:cs="Helvetica"/>
          <w:color w:val="141413"/>
          <w:sz w:val="18"/>
          <w:szCs w:val="18"/>
        </w:rPr>
        <w:fldChar w:fldCharType="begin"/>
      </w:r>
      <w:r w:rsidR="00FC1A4C">
        <w:rPr>
          <w:rFonts w:ascii="Helvetica" w:hAnsi="Helvetica" w:cs="Helvetica"/>
          <w:color w:val="141413"/>
          <w:sz w:val="18"/>
          <w:szCs w:val="18"/>
        </w:rPr>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00FC1A4C">
        <w:rPr>
          <w:rFonts w:ascii="Helvetica" w:hAnsi="Helvetica" w:cs="Helvetica"/>
          <w:color w:val="141413"/>
          <w:sz w:val="18"/>
          <w:szCs w:val="18"/>
        </w:rPr>
        <w:fldChar w:fldCharType="separate"/>
      </w:r>
      <w:r w:rsidR="00FC1A4C">
        <w:rPr>
          <w:rFonts w:ascii="Helvetica" w:hAnsi="Helvetica" w:cs="Helvetica"/>
          <w:noProof/>
          <w:color w:val="141413"/>
          <w:sz w:val="18"/>
          <w:szCs w:val="18"/>
        </w:rPr>
        <w:t>(Liebe, Kaufmann et al. 2020)</w:t>
      </w:r>
      <w:r w:rsidR="00FC1A4C">
        <w:rPr>
          <w:rFonts w:ascii="Helvetica" w:hAnsi="Helvetica" w:cs="Helvetica"/>
          <w:color w:val="141413"/>
          <w:sz w:val="18"/>
          <w:szCs w:val="18"/>
        </w:rPr>
        <w:fldChar w:fldCharType="end"/>
      </w:r>
      <w:r w:rsidR="005D7615">
        <w:rPr>
          <w:rFonts w:ascii="Helvetica" w:hAnsi="Helvetica" w:cs="Helvetica"/>
          <w:color w:val="141413"/>
          <w:sz w:val="18"/>
          <w:szCs w:val="18"/>
        </w:rPr>
        <w:t xml:space="preserve"> </w:t>
      </w:r>
      <w:r w:rsidR="00CE4277">
        <w:rPr>
          <w:rFonts w:ascii="Helvetica" w:hAnsi="Helvetica" w:cs="Helvetica"/>
          <w:color w:val="141413"/>
          <w:sz w:val="18"/>
          <w:szCs w:val="18"/>
        </w:rPr>
        <w:t>Therefore, cognitive arousal/perceived effort during motor tasks</w:t>
      </w:r>
      <w:r w:rsidR="00DD3276">
        <w:rPr>
          <w:rFonts w:ascii="Helvetica" w:hAnsi="Helvetica" w:cs="Helvetica"/>
          <w:color w:val="141413"/>
          <w:sz w:val="18"/>
          <w:szCs w:val="18"/>
        </w:rPr>
        <w:t xml:space="preserve">, </w:t>
      </w:r>
      <w:r w:rsidR="002D3CCA">
        <w:rPr>
          <w:rFonts w:ascii="Helvetica" w:hAnsi="Helvetica" w:cs="Helvetica"/>
          <w:color w:val="141413"/>
          <w:sz w:val="18"/>
          <w:szCs w:val="18"/>
        </w:rPr>
        <w:t>induced</w:t>
      </w:r>
      <w:r w:rsidR="00D07AD2">
        <w:rPr>
          <w:rFonts w:ascii="Helvetica" w:hAnsi="Helvetica" w:cs="Helvetica"/>
          <w:color w:val="141413"/>
          <w:sz w:val="18"/>
          <w:szCs w:val="18"/>
        </w:rPr>
        <w:t xml:space="preserve"> by enhanced sensory feedback of any quality, </w:t>
      </w:r>
      <w:r w:rsidR="0011255E">
        <w:rPr>
          <w:rFonts w:ascii="Helvetica" w:hAnsi="Helvetica" w:cs="Helvetica"/>
          <w:color w:val="141413"/>
          <w:sz w:val="18"/>
          <w:szCs w:val="18"/>
        </w:rPr>
        <w:t xml:space="preserve">might </w:t>
      </w:r>
      <w:r w:rsidR="002D3CCA">
        <w:rPr>
          <w:rFonts w:ascii="Helvetica" w:hAnsi="Helvetica" w:cs="Helvetica"/>
          <w:color w:val="141413"/>
          <w:sz w:val="18"/>
          <w:szCs w:val="18"/>
        </w:rPr>
        <w:t xml:space="preserve">activate the LC-noradrenergic system and thereby </w:t>
      </w:r>
      <w:r w:rsidR="002B3CA6">
        <w:rPr>
          <w:rFonts w:ascii="Helvetica" w:hAnsi="Helvetica" w:cs="Helvetica"/>
          <w:color w:val="141413"/>
          <w:sz w:val="18"/>
          <w:szCs w:val="18"/>
        </w:rPr>
        <w:t xml:space="preserve">mediate an </w:t>
      </w:r>
      <w:r w:rsidR="0095470B">
        <w:rPr>
          <w:rFonts w:ascii="Helvetica" w:hAnsi="Helvetica" w:cs="Helvetica"/>
          <w:color w:val="141413"/>
          <w:sz w:val="18"/>
          <w:szCs w:val="18"/>
        </w:rPr>
        <w:t xml:space="preserve">amplification of action tremor amplitude by </w:t>
      </w:r>
      <w:r w:rsidR="004D1CE6">
        <w:rPr>
          <w:rFonts w:ascii="Helvetica" w:hAnsi="Helvetica" w:cs="Helvetica"/>
          <w:color w:val="141413"/>
          <w:sz w:val="18"/>
          <w:szCs w:val="18"/>
        </w:rPr>
        <w:t xml:space="preserve">thalamic and cerebellar projections of the </w:t>
      </w:r>
      <w:commentRangeStart w:id="14"/>
      <w:r w:rsidR="004D1CE6">
        <w:rPr>
          <w:rFonts w:ascii="Helvetica" w:hAnsi="Helvetica" w:cs="Helvetica"/>
          <w:color w:val="141413"/>
          <w:sz w:val="18"/>
          <w:szCs w:val="18"/>
        </w:rPr>
        <w:t>LC</w:t>
      </w:r>
      <w:commentRangeEnd w:id="14"/>
      <w:r w:rsidR="003161E0">
        <w:rPr>
          <w:rStyle w:val="CommentReference"/>
          <w:rFonts w:asciiTheme="minorHAnsi" w:eastAsiaTheme="minorHAnsi" w:hAnsiTheme="minorHAnsi" w:cstheme="minorBidi"/>
          <w:color w:val="auto"/>
          <w:lang w:val="de-DE"/>
        </w:rPr>
        <w:commentReference w:id="14"/>
      </w:r>
      <w:r w:rsidR="004D1CE6">
        <w:rPr>
          <w:rFonts w:ascii="Helvetica" w:hAnsi="Helvetica" w:cs="Helvetica"/>
          <w:color w:val="141413"/>
          <w:sz w:val="18"/>
          <w:szCs w:val="18"/>
        </w:rPr>
        <w:t>…</w:t>
      </w:r>
    </w:p>
    <w:p w14:paraId="50B15322" w14:textId="77777777" w:rsidR="00E8766D" w:rsidRPr="002463EE" w:rsidRDefault="00E8766D" w:rsidP="006B4B96">
      <w:pPr>
        <w:pStyle w:val="MainText"/>
        <w:rPr>
          <w:rFonts w:ascii="Helvetica" w:hAnsi="Helvetica" w:cs="Helvetica"/>
          <w:color w:val="141413"/>
          <w:sz w:val="18"/>
          <w:szCs w:val="18"/>
        </w:rPr>
      </w:pPr>
    </w:p>
    <w:p w14:paraId="4CF7E09A" w14:textId="77777777" w:rsidR="00935C4C" w:rsidRPr="0075371F" w:rsidRDefault="00935C4C" w:rsidP="00711CDC">
      <w:pPr>
        <w:pStyle w:val="MainText"/>
        <w:rPr>
          <w:rStyle w:val="Heading2Char"/>
          <w:rFonts w:eastAsiaTheme="minorEastAsia" w:cs="Helvetica"/>
          <w:b w:val="0"/>
          <w:bCs w:val="0"/>
          <w:iCs w:val="0"/>
          <w:color w:val="141413"/>
          <w:szCs w:val="18"/>
        </w:rPr>
      </w:pPr>
    </w:p>
    <w:p w14:paraId="6C4893E2" w14:textId="375E4096" w:rsidR="0009155E" w:rsidRPr="0075371F" w:rsidRDefault="0009155E" w:rsidP="00711CDC">
      <w:pPr>
        <w:pStyle w:val="MainText"/>
        <w:rPr>
          <w:rStyle w:val="Heading2Char"/>
          <w:rFonts w:eastAsiaTheme="minorEastAsia"/>
          <w:b w:val="0"/>
          <w:bCs w:val="0"/>
          <w:iCs w:val="0"/>
          <w:color w:val="000000" w:themeColor="text1"/>
          <w:sz w:val="20"/>
          <w:szCs w:val="20"/>
        </w:rPr>
      </w:pPr>
    </w:p>
    <w:p w14:paraId="35E07B28" w14:textId="7FE17E00"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08ABC95A" w14:textId="1450D53D" w:rsidR="0009155E" w:rsidRDefault="0009155E" w:rsidP="00711CDC">
      <w:pPr>
        <w:pStyle w:val="MainText"/>
        <w:rPr>
          <w:rStyle w:val="Heading2Char"/>
          <w:rFonts w:ascii="STIX Two Text" w:eastAsiaTheme="minorEastAsia" w:hAnsi="STIX Two Text"/>
          <w:b w:val="0"/>
          <w:bCs w:val="0"/>
          <w:iCs w:val="0"/>
          <w:color w:val="000000" w:themeColor="text1"/>
          <w:sz w:val="20"/>
          <w:szCs w:val="20"/>
        </w:rPr>
      </w:pPr>
    </w:p>
    <w:p w14:paraId="7C11479E" w14:textId="3DF57D06"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DCA1624" w14:textId="1CC0171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1042365B" w14:textId="572BFD99"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4DACCDCB" w14:textId="795FBE3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6910F2CF" w14:textId="4A3FDD45" w:rsidR="00F935FF"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F187364" w14:textId="77777777" w:rsidR="00F935FF" w:rsidRPr="00711CDC" w:rsidRDefault="00F935FF" w:rsidP="00711CDC">
      <w:pPr>
        <w:pStyle w:val="MainText"/>
        <w:rPr>
          <w:rStyle w:val="Heading2Char"/>
          <w:rFonts w:ascii="STIX Two Text" w:eastAsiaTheme="minorEastAsia" w:hAnsi="STIX Two Text"/>
          <w:b w:val="0"/>
          <w:bCs w:val="0"/>
          <w:iCs w:val="0"/>
          <w:color w:val="000000" w:themeColor="text1"/>
          <w:sz w:val="20"/>
          <w:szCs w:val="20"/>
        </w:rPr>
      </w:pPr>
    </w:p>
    <w:p w14:paraId="0621597D" w14:textId="1EEC2C43" w:rsidR="005B488C" w:rsidRPr="00020F5C" w:rsidRDefault="00E668CF" w:rsidP="00020F5C">
      <w:pPr>
        <w:rPr>
          <w:rFonts w:ascii="Helvetica" w:eastAsiaTheme="majorEastAsia" w:hAnsi="Helvetica"/>
          <w:b/>
          <w:bCs/>
          <w:iCs/>
          <w:color w:val="C00000"/>
          <w:sz w:val="18"/>
          <w:szCs w:val="28"/>
        </w:rPr>
      </w:pPr>
      <w:r>
        <w:rPr>
          <w:rStyle w:val="Heading2Char"/>
          <w:b w:val="0"/>
          <w:bCs w:val="0"/>
        </w:rPr>
        <w:t xml:space="preserve"> </w:t>
      </w:r>
    </w:p>
    <w:p w14:paraId="19669854" w14:textId="77777777" w:rsidR="001F543C" w:rsidRPr="00892B5D" w:rsidRDefault="001F543C" w:rsidP="00020F5C">
      <w:pPr>
        <w:pStyle w:val="Heading1"/>
      </w:pPr>
      <w:r w:rsidRPr="00892B5D">
        <w:t>Conclusion</w:t>
      </w:r>
    </w:p>
    <w:p w14:paraId="7EAC18DA" w14:textId="5043269B"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4C71D05C" w14:textId="77777777" w:rsidR="002C4C0E" w:rsidRPr="002C4C0E" w:rsidRDefault="003C581F" w:rsidP="002C4C0E">
      <w:pPr>
        <w:pStyle w:val="Bibliography"/>
        <w:rPr>
          <w:rFonts w:cs="Times New Roman"/>
          <w:szCs w:val="24"/>
        </w:rPr>
      </w:pPr>
      <w:r>
        <w:fldChar w:fldCharType="begin"/>
      </w:r>
      <w:r w:rsidR="002C4C0E">
        <w:rPr>
          <w:lang w:val="en-GB"/>
        </w:rPr>
        <w:instrText xml:space="preserve"> ADDIN ZOTERO_BIBL {"uncited":[],"omitted":[],"custom":[]} CSL_BIBLIOGRAPHY </w:instrText>
      </w:r>
      <w:r>
        <w:fldChar w:fldCharType="separate"/>
      </w:r>
      <w:r w:rsidR="002C4C0E" w:rsidRPr="002C4C0E">
        <w:rPr>
          <w:rFonts w:cs="Times New Roman"/>
          <w:szCs w:val="24"/>
        </w:rPr>
        <w:t xml:space="preserve">Boulay, C. (2020). </w:t>
      </w:r>
      <w:r w:rsidR="002C4C0E" w:rsidRPr="002C4C0E">
        <w:rPr>
          <w:rFonts w:cs="Times New Roman"/>
          <w:i/>
          <w:iCs/>
          <w:szCs w:val="24"/>
        </w:rPr>
        <w:t>LabRecorder</w:t>
      </w:r>
      <w:r w:rsidR="002C4C0E" w:rsidRPr="002C4C0E">
        <w:rPr>
          <w:rFonts w:cs="Times New Roman"/>
          <w:szCs w:val="24"/>
        </w:rPr>
        <w:t xml:space="preserve"> (1.14).</w:t>
      </w:r>
    </w:p>
    <w:p w14:paraId="45532FD0" w14:textId="77777777" w:rsidR="002C4C0E" w:rsidRPr="002C4C0E" w:rsidRDefault="002C4C0E" w:rsidP="002C4C0E">
      <w:pPr>
        <w:pStyle w:val="Bibliography"/>
        <w:rPr>
          <w:rFonts w:cs="Times New Roman"/>
          <w:szCs w:val="24"/>
        </w:rPr>
      </w:pPr>
      <w:r w:rsidRPr="002C4C0E">
        <w:rPr>
          <w:rFonts w:cs="Times New Roman"/>
          <w:szCs w:val="24"/>
        </w:rPr>
        <w:t xml:space="preserve">Kothe, C., Boulay, C., Delmore, A., &amp; Stenner, T. (2020). </w:t>
      </w:r>
      <w:r w:rsidRPr="002C4C0E">
        <w:rPr>
          <w:rFonts w:cs="Times New Roman"/>
          <w:i/>
          <w:iCs/>
          <w:szCs w:val="24"/>
        </w:rPr>
        <w:t>LabStreamingLayer</w:t>
      </w:r>
      <w:r w:rsidRPr="002C4C0E">
        <w:rPr>
          <w:rFonts w:cs="Times New Roman"/>
          <w:szCs w:val="24"/>
        </w:rPr>
        <w:t xml:space="preserve"> (1.15.0).</w:t>
      </w:r>
    </w:p>
    <w:p w14:paraId="235E28F6" w14:textId="77777777" w:rsidR="002C4C0E" w:rsidRPr="002C4C0E" w:rsidRDefault="002C4C0E" w:rsidP="002C4C0E">
      <w:pPr>
        <w:pStyle w:val="Bibliography"/>
        <w:rPr>
          <w:rFonts w:cs="Times New Roman"/>
          <w:szCs w:val="24"/>
        </w:rPr>
      </w:pPr>
      <w:r w:rsidRPr="002C4C0E">
        <w:rPr>
          <w:rFonts w:cs="Times New Roman"/>
          <w:szCs w:val="24"/>
        </w:rPr>
        <w:t xml:space="preserve">Peirce, J., Gray, J. R., Simpson, S., MacAskill, M., Höchenberger, R., Sogo, H., Kastman, E., &amp; Lindeløv, J. K. (2019). PsychoPy2: Experiments in behavior made easy. </w:t>
      </w:r>
      <w:r w:rsidRPr="002C4C0E">
        <w:rPr>
          <w:rFonts w:cs="Times New Roman"/>
          <w:i/>
          <w:iCs/>
          <w:szCs w:val="24"/>
        </w:rPr>
        <w:t>Behavior Research Methods</w:t>
      </w:r>
      <w:r w:rsidRPr="002C4C0E">
        <w:rPr>
          <w:rFonts w:cs="Times New Roman"/>
          <w:szCs w:val="24"/>
        </w:rPr>
        <w:t xml:space="preserve">, </w:t>
      </w:r>
      <w:r w:rsidRPr="002C4C0E">
        <w:rPr>
          <w:rFonts w:cs="Times New Roman"/>
          <w:i/>
          <w:iCs/>
          <w:szCs w:val="24"/>
        </w:rPr>
        <w:t>51</w:t>
      </w:r>
      <w:r w:rsidRPr="002C4C0E">
        <w:rPr>
          <w:rFonts w:cs="Times New Roman"/>
          <w:szCs w:val="24"/>
        </w:rPr>
        <w:t>(1), 195–203. https://doi.org/10.3758/s13428-018-01193-y</w:t>
      </w:r>
    </w:p>
    <w:p w14:paraId="6E563C82" w14:textId="77777777" w:rsidR="002C4C0E" w:rsidRPr="002C4C0E" w:rsidRDefault="002C4C0E" w:rsidP="002C4C0E">
      <w:pPr>
        <w:pStyle w:val="Bibliography"/>
        <w:rPr>
          <w:rFonts w:cs="Times New Roman"/>
          <w:szCs w:val="24"/>
        </w:rPr>
      </w:pPr>
      <w:r w:rsidRPr="002C4C0E">
        <w:rPr>
          <w:rFonts w:cs="Times New Roman"/>
          <w:szCs w:val="24"/>
        </w:rPr>
        <w:t xml:space="preserve">Pupil Labs. (2021). </w:t>
      </w:r>
      <w:r w:rsidRPr="002C4C0E">
        <w:rPr>
          <w:rFonts w:cs="Times New Roman"/>
          <w:i/>
          <w:iCs/>
          <w:szCs w:val="24"/>
        </w:rPr>
        <w:t>Pupil LSL Relay</w:t>
      </w:r>
      <w:r w:rsidRPr="002C4C0E">
        <w:rPr>
          <w:rFonts w:cs="Times New Roman"/>
          <w:szCs w:val="24"/>
        </w:rPr>
        <w:t xml:space="preserve"> (2.0). PupilLabs.</w:t>
      </w:r>
    </w:p>
    <w:p w14:paraId="26963A47" w14:textId="53DA6A92" w:rsidR="00BC7641" w:rsidRPr="00BC7641" w:rsidRDefault="003C581F" w:rsidP="00020F5C">
      <w:pPr>
        <w:pStyle w:val="Bibliography"/>
      </w:pPr>
      <w:r>
        <w:fldChar w:fldCharType="end"/>
      </w: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69EAFA67" w14:textId="77777777" w:rsidR="00D936CB" w:rsidRDefault="00D936CB" w:rsidP="002A1DD3">
      <w:pPr>
        <w:pStyle w:val="Heading1"/>
      </w:pPr>
    </w:p>
    <w:p w14:paraId="6933C910" w14:textId="42EF1AFB"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1A58F621" w:rsidR="000A3583"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or 12 healthy control</w:t>
      </w:r>
      <w:r w:rsidR="00E61026">
        <w:t xml:space="preserve">s were </w:t>
      </w:r>
      <w:commentRangeStart w:id="15"/>
      <w:r w:rsidR="00E61026">
        <w:t>included</w:t>
      </w:r>
      <w:commentRangeEnd w:id="15"/>
      <w:r w:rsidR="00D733C3">
        <w:rPr>
          <w:rStyle w:val="CommentReference"/>
          <w:rFonts w:asciiTheme="minorHAnsi" w:eastAsiaTheme="minorHAnsi" w:hAnsiTheme="minorHAnsi" w:cstheme="minorBidi"/>
          <w:color w:val="auto"/>
          <w:lang w:val="de-DE"/>
        </w:rPr>
        <w:commentReference w:id="15"/>
      </w:r>
      <w:r w:rsidR="0067142B">
        <w:t xml:space="preserve">. </w:t>
      </w:r>
      <w:r w:rsidR="00325F17">
        <w:t xml:space="preserve">All patients were diagnosed with Essential </w:t>
      </w:r>
      <w:r w:rsidR="0067142B">
        <w:t xml:space="preserve">Tremor </w:t>
      </w:r>
      <w:r w:rsidR="00325F17">
        <w:t>by a specialist for neurology, healthy controls had no history of neurological or psychological disorders.</w:t>
      </w:r>
      <w:r>
        <w:t xml:space="preserve"> </w:t>
      </w:r>
      <w:r w:rsidR="0067142B">
        <w:t xml:space="preserve"> </w:t>
      </w:r>
      <w:r w:rsidRPr="00142E6D">
        <w:t xml:space="preserve">All participants were </w:t>
      </w:r>
      <w:r w:rsidR="000A3583" w:rsidRPr="00142E6D">
        <w:t>right-handed</w:t>
      </w:r>
      <w:r w:rsidR="000A3583">
        <w:t xml:space="preserve"> and</w:t>
      </w:r>
      <w:r>
        <w:t xml:space="preserve"> had no restrictions in vision or hearing. </w:t>
      </w:r>
    </w:p>
    <w:p w14:paraId="49262984" w14:textId="43972BA7" w:rsidR="004E49F5" w:rsidRDefault="000A3583" w:rsidP="00847704">
      <w:pPr>
        <w:pStyle w:val="MethodsText"/>
      </w:pPr>
      <w:r>
        <w:t>Patients were asked to pause tremor related medication</w:t>
      </w:r>
      <w:r w:rsidR="00783B20">
        <w:t xml:space="preserve"> for at least 24 hours and </w:t>
      </w:r>
      <w:r>
        <w:t xml:space="preserve">participants were instructed to </w:t>
      </w:r>
      <w:r w:rsidR="00AD6952">
        <w:t xml:space="preserve">avoid </w:t>
      </w:r>
      <w:r>
        <w:t>caffeine and nicotine</w:t>
      </w:r>
      <w:r w:rsidR="00AD6952">
        <w:t xml:space="preserve"> consumption</w:t>
      </w:r>
      <w:r>
        <w:t xml:space="preserve"> </w:t>
      </w:r>
      <w:r w:rsidR="00AD6952">
        <w:t>on the examination day</w:t>
      </w:r>
      <w:r>
        <w:t xml:space="preserve">. </w:t>
      </w:r>
      <w:r w:rsidR="0067142B">
        <w:t>Covariates between groups were compare</w:t>
      </w:r>
      <w:r w:rsidR="00D711CC">
        <w:t>d</w:t>
      </w:r>
      <w:r w:rsidR="0067142B">
        <w:t xml:space="preserve"> using </w:t>
      </w:r>
      <w:r w:rsidR="00325F17">
        <w:t>Mann-Whitney-U tests</w:t>
      </w:r>
      <w:r w:rsidR="0067142B">
        <w:t>.</w:t>
      </w:r>
      <w:r w:rsidR="00325F17">
        <w:t xml:space="preserve"> </w:t>
      </w:r>
    </w:p>
    <w:p w14:paraId="6B8EBA86" w14:textId="728BAA8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710ABBAA" w:rsidR="00661C09" w:rsidRPr="00E20FC6" w:rsidRDefault="00390657" w:rsidP="00474CE4">
      <w:pPr>
        <w:pStyle w:val="MethodsText"/>
      </w:pPr>
      <w:r>
        <w:rPr>
          <w:noProof/>
        </w:rPr>
        <mc:AlternateContent>
          <mc:Choice Requires="wps">
            <w:drawing>
              <wp:anchor distT="45720" distB="45720" distL="114300" distR="114300" simplePos="0" relativeHeight="251660290" behindDoc="0" locked="0" layoutInCell="1" allowOverlap="1" wp14:anchorId="58487156" wp14:editId="53904B25">
                <wp:simplePos x="0" y="0"/>
                <wp:positionH relativeFrom="margin">
                  <wp:posOffset>-13335</wp:posOffset>
                </wp:positionH>
                <wp:positionV relativeFrom="paragraph">
                  <wp:posOffset>2955925</wp:posOffset>
                </wp:positionV>
                <wp:extent cx="6624955" cy="3855085"/>
                <wp:effectExtent l="0" t="0" r="4445" b="5715"/>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855085"/>
                        </a:xfrm>
                        <a:prstGeom prst="rect">
                          <a:avLst/>
                        </a:prstGeom>
                        <a:solidFill>
                          <a:srgbClr val="FFFFFF"/>
                        </a:solidFill>
                        <a:ln w="9525">
                          <a:solidFill>
                            <a:srgbClr val="000000"/>
                          </a:solidFill>
                          <a:miter lim="800000"/>
                          <a:headEnd/>
                          <a:tailEnd/>
                        </a:ln>
                      </wps:spPr>
                      <wps:txbx>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16" w:name="_Ref120090947"/>
                            <w:bookmarkStart w:id="1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7"/>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7" type="#_x0000_t202" style="position:absolute;left:0;text-align:left;margin-left:-1.05pt;margin-top:232.75pt;width:521.65pt;height:303.55pt;z-index:25166029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">
                <v:path arrowok="t"/>
                <v:textbox>
                  <w:txbxContent>
                    <w:p w14:paraId="4E93BE66" w14:textId="5D715B7F" w:rsidR="00020F5C" w:rsidRDefault="00EC103C" w:rsidP="00EC103C">
                      <w:pPr>
                        <w:jc w:val="center"/>
                      </w:pPr>
                      <w:r>
                        <w:rPr>
                          <w:noProof/>
                        </w:rPr>
                        <w:drawing>
                          <wp:inline distT="0" distB="0" distL="0" distR="0" wp14:anchorId="60D0062E" wp14:editId="7C47B7F5">
                            <wp:extent cx="6094991" cy="3428511"/>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6113183" cy="3438744"/>
                                    </a:xfrm>
                                    <a:prstGeom prst="rect">
                                      <a:avLst/>
                                    </a:prstGeom>
                                  </pic:spPr>
                                </pic:pic>
                              </a:graphicData>
                            </a:graphic>
                          </wp:inline>
                        </w:drawing>
                      </w:r>
                    </w:p>
                    <w:p w14:paraId="14FC2274" w14:textId="77777777" w:rsidR="00020F5C" w:rsidRPr="00A45218" w:rsidRDefault="00020F5C" w:rsidP="00020F5C">
                      <w:pPr>
                        <w:pStyle w:val="FigureLegendMain"/>
                        <w:keepNext/>
                        <w:rPr>
                          <w:sz w:val="15"/>
                          <w:szCs w:val="15"/>
                        </w:rPr>
                      </w:pPr>
                      <w:bookmarkStart w:id="18" w:name="_Ref120090947"/>
                      <w:bookmarkStart w:id="19"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8"/>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9"/>
                    </w:p>
                    <w:p w14:paraId="27C275FD" w14:textId="77777777" w:rsidR="00020F5C" w:rsidRDefault="00020F5C" w:rsidP="00020F5C"/>
                  </w:txbxContent>
                </v:textbox>
                <w10:wrap type="square" anchorx="margin"/>
              </v:shape>
            </w:pict>
          </mc:Fallback>
        </mc:AlternateContent>
      </w:r>
      <w:r w:rsidR="0096698D">
        <w:t xml:space="preserve">During the experiment probands were asked to match a </w:t>
      </w:r>
      <w:r w:rsidR="00303813">
        <w:t>target force by using a grip force sensor.</w:t>
      </w:r>
      <w:r w:rsidR="0099116E">
        <w:t xml:space="preserve"> </w:t>
      </w:r>
      <w:r w:rsidR="00AF4EFF">
        <w:t xml:space="preserve">Feedback </w:t>
      </w:r>
      <w:r w:rsidR="003268D5">
        <w:t>about</w:t>
      </w:r>
      <w:r w:rsidR="00AF4EFF">
        <w:t xml:space="preserve"> </w:t>
      </w:r>
      <w:r w:rsidR="006B7760">
        <w:t>the target and the movement 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ith</w:t>
      </w:r>
      <w:r w:rsidR="00C97536" w:rsidRPr="00E20FC6">
        <w:t xml:space="preserve"> </w:t>
      </w:r>
      <w:r w:rsidR="00E752B4" w:rsidRPr="00E20FC6">
        <w:t>an</w:t>
      </w:r>
      <w:r w:rsidR="00C97536" w:rsidRPr="00E20FC6">
        <w:t xml:space="preserve"> Arduino based force sensor</w:t>
      </w:r>
      <w:r w:rsidR="00F62B0B">
        <w:t xml:space="preserve"> (</w:t>
      </w:r>
      <w:r w:rsidR="000150E1">
        <w:t>FRS</w:t>
      </w:r>
      <w:r w:rsidR="00F62B0B">
        <w:t>)</w:t>
      </w:r>
      <w:r w:rsidR="00C97536" w:rsidRPr="00E20FC6">
        <w:t xml:space="preserve">. The weight cell (Adafruit, ADA4541) was connected to </w:t>
      </w:r>
      <w:r w:rsidR="00371DEA" w:rsidRPr="00E20FC6">
        <w:t>an</w:t>
      </w:r>
      <w:r w:rsidR="00C97536" w:rsidRPr="00E20FC6">
        <w:t xml:space="preserve"> amplifier (</w:t>
      </w:r>
      <w:proofErr w:type="spellStart"/>
      <w:r w:rsidR="00C97536" w:rsidRPr="00E20FC6">
        <w:t>SparkFun</w:t>
      </w:r>
      <w:proofErr w:type="spellEnd"/>
      <w:r w:rsidR="00C97536" w:rsidRPr="00E20FC6">
        <w:t xml:space="preserve">, HX711) and </w:t>
      </w:r>
      <w:r w:rsidR="00142E6D">
        <w:t xml:space="preserve">digitized </w:t>
      </w:r>
      <w:r w:rsidR="00157FAE" w:rsidRPr="00E20FC6">
        <w:t>at 80Hz</w:t>
      </w:r>
      <w:r w:rsidR="00C97536" w:rsidRPr="00E20FC6">
        <w:t xml:space="preserve"> via a</w:t>
      </w:r>
      <w:r w:rsidR="00B7626A">
        <w:t>n</w:t>
      </w:r>
      <w:r w:rsidR="00C97536" w:rsidRPr="00E20FC6">
        <w:t xml:space="preserve"> </w:t>
      </w:r>
      <w:proofErr w:type="spellStart"/>
      <w:r w:rsidR="00C97536" w:rsidRPr="00E20FC6">
        <w:t>Arduino</w:t>
      </w:r>
      <w:r w:rsidR="009208BA" w:rsidRPr="00E20FC6">
        <w:t>Uno</w:t>
      </w:r>
      <w:proofErr w:type="spellEnd"/>
      <w:r w:rsidR="00157FAE" w:rsidRPr="00E20FC6">
        <w:t xml:space="preserve">. The Arduino was connected via a serial port to the stimulus presentation computer. The experiment presentation was done via </w:t>
      </w:r>
      <w:proofErr w:type="spellStart"/>
      <w:r w:rsidR="00157FAE" w:rsidRPr="00E20FC6">
        <w:t>PsychoPy</w:t>
      </w:r>
      <w:proofErr w:type="spellEnd"/>
      <w:r w:rsidR="00157FAE" w:rsidRPr="00E20FC6">
        <w:t xml:space="preserve">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as used to feedback information to the participant </w:t>
      </w:r>
      <w:r w:rsidR="00142E6D">
        <w:t>in real time (delay &lt;</w:t>
      </w:r>
      <w:r w:rsidR="00574C41">
        <w:t xml:space="preserve"> 10</w:t>
      </w:r>
      <w:r w:rsidR="00142E6D">
        <w:t xml:space="preserve">ms) </w:t>
      </w:r>
      <w:r w:rsidR="00157FAE" w:rsidRPr="00E20FC6">
        <w:t>and 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Pupil Core (Pupil Labs, Berlin, Germany)</w:t>
      </w:r>
      <w:r w:rsidR="00AE2985">
        <w:t xml:space="preserve"> module with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rsidR="000150E1">
        <w:t>FRS</w:t>
      </w:r>
      <w:r w:rsidR="002C4C0E">
        <w:t xml:space="preserve"> and Pupil data) were recorded using the </w:t>
      </w:r>
      <w:proofErr w:type="spellStart"/>
      <w:r w:rsidR="002C4C0E">
        <w:t>LabRecorder</w:t>
      </w:r>
      <w:proofErr w:type="spellEnd"/>
      <w:r w:rsidR="002C4C0E">
        <w:t xml:space="preserve">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3CEE91C7"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6372AA1A"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lasted </w:t>
      </w:r>
      <w:r w:rsidR="0067142B" w:rsidRPr="00FF0EE6">
        <w:rPr>
          <w:rStyle w:val="MethodssubheadingTegn"/>
          <w:rFonts w:ascii="STIX Two Text" w:eastAsiaTheme="minorEastAsia" w:hAnsi="STIX Two Text"/>
          <w:b w:val="0"/>
          <w:bCs w:val="0"/>
          <w:color w:val="000000" w:themeColor="text1"/>
          <w:szCs w:val="20"/>
          <w:highlight w:val="red"/>
        </w:rPr>
        <w:t>~</w:t>
      </w:r>
      <w:r w:rsidR="00574C41" w:rsidRPr="00FF0EE6">
        <w:rPr>
          <w:rStyle w:val="MethodssubheadingTegn"/>
          <w:rFonts w:ascii="STIX Two Text" w:eastAsiaTheme="minorEastAsia" w:hAnsi="STIX Two Text"/>
          <w:b w:val="0"/>
          <w:bCs w:val="0"/>
          <w:color w:val="000000" w:themeColor="text1"/>
          <w:szCs w:val="20"/>
          <w:highlight w:val="red"/>
        </w:rPr>
        <w:t>20</w:t>
      </w:r>
      <w:r w:rsidR="0067142B" w:rsidRPr="00FF0EE6">
        <w:rPr>
          <w:rStyle w:val="MethodssubheadingTegn"/>
          <w:rFonts w:ascii="STIX Two Text" w:eastAsiaTheme="minorEastAsia" w:hAnsi="STIX Two Text"/>
          <w:b w:val="0"/>
          <w:bCs w:val="0"/>
          <w:color w:val="000000" w:themeColor="text1"/>
          <w:szCs w:val="20"/>
          <w:highlight w:val="red"/>
        </w:rPr>
        <w:t xml:space="preserve"> minutes</w:t>
      </w:r>
      <w:r w:rsidR="0067142B">
        <w:rPr>
          <w:rStyle w:val="MethodssubheadingTegn"/>
          <w:rFonts w:ascii="STIX Two Text" w:eastAsiaTheme="minorEastAsia" w:hAnsi="STIX Two Text"/>
          <w:b w:val="0"/>
          <w:bCs w:val="0"/>
          <w:color w:val="000000" w:themeColor="text1"/>
          <w:szCs w:val="20"/>
        </w:rPr>
        <w:t xml:space="preserve"> and </w:t>
      </w:r>
      <w:r>
        <w:rPr>
          <w:szCs w:val="15"/>
        </w:rPr>
        <w:t xml:space="preserve">took </w:t>
      </w:r>
      <w:r w:rsidR="00624A21" w:rsidRPr="00A45218">
        <w:rPr>
          <w:szCs w:val="15"/>
        </w:rPr>
        <w:t xml:space="preserve">place in a controlled laboratory environment on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approx. </w:t>
      </w:r>
      <w:r>
        <w:rPr>
          <w:szCs w:val="15"/>
        </w:rPr>
        <w:t>9</w:t>
      </w:r>
      <w:r w:rsidR="00624A21" w:rsidRPr="00A45218">
        <w:rPr>
          <w:szCs w:val="15"/>
        </w:rPr>
        <w:t>0 cm) in the presence of a test administration.</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individual maximum force (MF) was determined. P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7258E69D" w:rsidR="005840C9" w:rsidRDefault="00661C09" w:rsidP="00574C41">
      <w:pPr>
        <w:pStyle w:val="MethodsText"/>
        <w:rPr>
          <w:szCs w:val="15"/>
        </w:rPr>
      </w:pPr>
      <w:r>
        <w:rPr>
          <w:szCs w:val="15"/>
        </w:rPr>
        <w:t>The task for the participants was to match a target force</w:t>
      </w:r>
      <w:r w:rsidR="00474CE4">
        <w:rPr>
          <w:szCs w:val="15"/>
        </w:rPr>
        <w:t xml:space="preserve"> and holding it for a period of 30s </w:t>
      </w:r>
      <w:r>
        <w:rPr>
          <w:szCs w:val="15"/>
        </w:rPr>
        <w:t xml:space="preserve">(15% of the MF). They got feedback of their performance during every trial in form of sensory feedback. </w:t>
      </w:r>
      <w:r w:rsidR="00474CE4">
        <w:rPr>
          <w:szCs w:val="15"/>
        </w:rPr>
        <w:t xml:space="preserve">Three different sensory feedback </w:t>
      </w:r>
      <w:r w:rsidR="0009155E">
        <w:rPr>
          <w:szCs w:val="15"/>
        </w:rPr>
        <w:t>types</w:t>
      </w:r>
      <w:r w:rsidR="00474CE4">
        <w:rPr>
          <w:szCs w:val="15"/>
        </w:rPr>
        <w:t xml:space="preserve"> presented in </w:t>
      </w:r>
      <w:r w:rsidR="00474CE4">
        <w:rPr>
          <w:szCs w:val="15"/>
        </w:rPr>
        <w:t xml:space="preserve">the following order: 1. Visual only, 2. visual-auditive and 3. auditive only. </w:t>
      </w:r>
      <w:r>
        <w:rPr>
          <w:szCs w:val="15"/>
        </w:rPr>
        <w:t xml:space="preserve">Visual only </w:t>
      </w:r>
      <w:r w:rsidR="00474CE4">
        <w:rPr>
          <w:szCs w:val="15"/>
        </w:rPr>
        <w:t>(</w:t>
      </w:r>
      <w:proofErr w:type="spellStart"/>
      <w:r w:rsidR="00474CE4">
        <w:rPr>
          <w:szCs w:val="15"/>
        </w:rPr>
        <w:t>vo</w:t>
      </w:r>
      <w:proofErr w:type="spellEnd"/>
      <w:r w:rsidR="00474CE4">
        <w:rPr>
          <w:szCs w:val="15"/>
        </w:rPr>
        <w:t xml:space="preserve">) </w:t>
      </w:r>
      <w:r>
        <w:rPr>
          <w:szCs w:val="15"/>
        </w:rPr>
        <w:t xml:space="preserve">feedback consisted of two vertical bars which were supposed to overlap in position when the target force was matched. Auditory </w:t>
      </w:r>
      <w:r w:rsidR="00474CE4">
        <w:rPr>
          <w:szCs w:val="15"/>
        </w:rPr>
        <w:t>only (</w:t>
      </w:r>
      <w:proofErr w:type="spellStart"/>
      <w:r w:rsidR="00474CE4">
        <w:rPr>
          <w:szCs w:val="15"/>
        </w:rPr>
        <w:t>ao</w:t>
      </w:r>
      <w:proofErr w:type="spellEnd"/>
      <w:r w:rsidR="00474CE4">
        <w:rPr>
          <w:szCs w:val="15"/>
        </w:rPr>
        <w:t xml:space="preserve">) </w:t>
      </w:r>
      <w:r>
        <w:rPr>
          <w:szCs w:val="15"/>
        </w:rPr>
        <w:t>feedback was provided by a reference tone (440Hz) and another tone which varied in pitch depending on the distance to the target</w:t>
      </w:r>
      <w:r w:rsidR="00474CE4">
        <w:rPr>
          <w:szCs w:val="15"/>
        </w:rPr>
        <w:t xml:space="preserve"> (between 120 and 880 Hz)</w:t>
      </w:r>
      <w:r>
        <w:rPr>
          <w:szCs w:val="15"/>
        </w:rPr>
        <w:t xml:space="preserve">. </w:t>
      </w:r>
      <w:r w:rsidR="00474CE4">
        <w:rPr>
          <w:szCs w:val="15"/>
        </w:rPr>
        <w:t>Visual-</w:t>
      </w:r>
      <w:proofErr w:type="spellStart"/>
      <w:r w:rsidR="00474CE4">
        <w:rPr>
          <w:szCs w:val="15"/>
        </w:rPr>
        <w:t>auditiv</w:t>
      </w:r>
      <w:proofErr w:type="spellEnd"/>
      <w:r w:rsidR="00474CE4">
        <w:rPr>
          <w:szCs w:val="15"/>
        </w:rPr>
        <w:t xml:space="preserve"> feedback was a combination of the </w:t>
      </w:r>
      <w:proofErr w:type="spellStart"/>
      <w:r w:rsidR="00474CE4">
        <w:rPr>
          <w:szCs w:val="15"/>
        </w:rPr>
        <w:t>vo</w:t>
      </w:r>
      <w:proofErr w:type="spellEnd"/>
      <w:r w:rsidR="00474CE4">
        <w:rPr>
          <w:szCs w:val="15"/>
        </w:rPr>
        <w:t xml:space="preserve"> and </w:t>
      </w:r>
      <w:proofErr w:type="spellStart"/>
      <w:r w:rsidR="00474CE4">
        <w:rPr>
          <w:szCs w:val="15"/>
        </w:rPr>
        <w:t>ao</w:t>
      </w:r>
      <w:proofErr w:type="spellEnd"/>
      <w:r w:rsidR="00474CE4">
        <w:rPr>
          <w:szCs w:val="15"/>
        </w:rPr>
        <w:t xml:space="preserve"> </w:t>
      </w:r>
      <w:r w:rsidR="0009155E">
        <w:rPr>
          <w:szCs w:val="15"/>
        </w:rPr>
        <w:t>type</w:t>
      </w:r>
      <w:r w:rsidR="00474CE4">
        <w:rPr>
          <w:szCs w:val="15"/>
        </w:rPr>
        <w:t xml:space="preserve">. </w:t>
      </w:r>
      <w:r w:rsidR="001D155D">
        <w:rPr>
          <w:szCs w:val="15"/>
        </w:rPr>
        <w:t xml:space="preserve">Each experimental trial consisted of a written cue what type of feedback is being presented, </w:t>
      </w:r>
      <w:r w:rsidR="001D155D" w:rsidRPr="00FF0EE6">
        <w:rPr>
          <w:szCs w:val="15"/>
          <w:highlight w:val="red"/>
        </w:rPr>
        <w:t>a 30 s resting period a 1-1.5s fixation cross and a 30 s task period</w:t>
      </w:r>
      <w:r w:rsidR="001D155D">
        <w:rPr>
          <w:szCs w:val="15"/>
        </w:rPr>
        <w:t xml:space="preserve"> (</w:t>
      </w:r>
      <w:r w:rsidR="001D155D" w:rsidRPr="001D155D">
        <w:t xml:space="preserve">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right side)</w:t>
      </w:r>
      <w:r w:rsidR="001D155D">
        <w:t>.</w:t>
      </w:r>
    </w:p>
    <w:p w14:paraId="438212D5" w14:textId="2CBC2A4A"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624A21" w:rsidRPr="00A45218">
        <w:rPr>
          <w:szCs w:val="15"/>
        </w:rPr>
        <w:t xml:space="preserve">The subjects </w:t>
      </w:r>
      <w:r w:rsidR="00371DEA">
        <w:rPr>
          <w:szCs w:val="15"/>
        </w:rPr>
        <w:t>were</w:t>
      </w:r>
      <w:r w:rsidR="00624A21" w:rsidRPr="00A45218">
        <w:rPr>
          <w:szCs w:val="15"/>
        </w:rPr>
        <w:t xml:space="preserve"> asked to </w:t>
      </w:r>
      <w:r w:rsidR="00474CE4">
        <w:rPr>
          <w:szCs w:val="15"/>
        </w:rPr>
        <w:t xml:space="preserve">match the </w:t>
      </w:r>
      <w:r w:rsidR="00624A21" w:rsidRPr="00A45218">
        <w:rPr>
          <w:szCs w:val="15"/>
        </w:rPr>
        <w:t xml:space="preserve">target </w:t>
      </w:r>
      <w:r w:rsidR="00474CE4">
        <w:rPr>
          <w:szCs w:val="15"/>
        </w:rPr>
        <w:t xml:space="preserve">force </w:t>
      </w:r>
      <w:r w:rsidR="00624A21" w:rsidRPr="00A45218">
        <w:rPr>
          <w:szCs w:val="15"/>
        </w:rPr>
        <w:t>as quickly as possible using the force sensor in their right hand</w:t>
      </w:r>
      <w:r w:rsidR="00474CE4">
        <w:rPr>
          <w:szCs w:val="15"/>
        </w:rPr>
        <w:t xml:space="preserve"> and hold it for the remainder of the trial</w:t>
      </w:r>
      <w:r w:rsidR="00624A21" w:rsidRPr="00A45218">
        <w:rPr>
          <w:szCs w:val="15"/>
        </w:rPr>
        <w:t>.</w:t>
      </w:r>
      <w:r w:rsidR="00A45218" w:rsidRPr="00A45218">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types. The low gain and high gain resulting in </w:t>
      </w:r>
      <w:r w:rsidR="00DE019C">
        <w:rPr>
          <w:szCs w:val="15"/>
        </w:rPr>
        <w:t>an easier or harder task to match the target force (Archer ea., 2017).</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52B00EFF" w14:textId="77777777" w:rsidR="00DE019C" w:rsidRPr="00DE019C" w:rsidRDefault="00DE019C" w:rsidP="00574C41">
      <w:pPr>
        <w:pStyle w:val="MethodsText"/>
        <w:rPr>
          <w:szCs w:val="15"/>
        </w:rPr>
      </w:pPr>
    </w:p>
    <w:p w14:paraId="4FD8BEBB" w14:textId="43747E12" w:rsidR="005840C9" w:rsidRDefault="005840C9" w:rsidP="00574C41">
      <w:pPr>
        <w:pStyle w:val="MethodsText"/>
        <w:rPr>
          <w:szCs w:val="15"/>
        </w:rPr>
      </w:pPr>
    </w:p>
    <w:p w14:paraId="4C3B186E" w14:textId="77777777" w:rsidR="00906A4B" w:rsidRDefault="00906A4B" w:rsidP="001D155D">
      <w:pPr>
        <w:pStyle w:val="MethodsTextwithTab"/>
        <w:ind w:firstLine="0"/>
        <w:rPr>
          <w:szCs w:val="15"/>
        </w:rPr>
      </w:pPr>
    </w:p>
    <w:p w14:paraId="788BF48C" w14:textId="0FDC5100" w:rsidR="00A03252" w:rsidRDefault="00906A4B" w:rsidP="00906A4B">
      <w:pPr>
        <w:pStyle w:val="Methodssubheading"/>
      </w:pPr>
      <w:r>
        <w:t>Data processing</w:t>
      </w:r>
    </w:p>
    <w:p w14:paraId="34C8698A" w14:textId="3069C3CD" w:rsidR="00906A4B" w:rsidRDefault="00906A4B" w:rsidP="00906A4B">
      <w:pPr>
        <w:pStyle w:val="MethodsText"/>
      </w:pPr>
      <w:r>
        <w:t xml:space="preserve">Preprocessing </w:t>
      </w:r>
      <w:r w:rsidR="00D47670">
        <w:t xml:space="preserve">of </w:t>
      </w:r>
      <w:r>
        <w:t>force and pupil</w:t>
      </w:r>
      <w:r w:rsidR="00D47670">
        <w:t xml:space="preserve"> data</w:t>
      </w:r>
      <w:r w:rsidR="00314459">
        <w:t>:</w:t>
      </w:r>
    </w:p>
    <w:p w14:paraId="4BA94303" w14:textId="309A6487" w:rsidR="00307554" w:rsidRDefault="002E5BA9" w:rsidP="00906A4B">
      <w:pPr>
        <w:pStyle w:val="MethodsText"/>
      </w:pPr>
      <w:r>
        <w:t xml:space="preserve">The force data was first normalized to the participants MF by dividing every sample by the MF * 0.15. Next, data was filtered between </w:t>
      </w:r>
      <w:r w:rsidR="000150E1">
        <w:rPr>
          <w:highlight w:val="magenta"/>
        </w:rPr>
        <w:t>1-12</w:t>
      </w:r>
      <w:r w:rsidRPr="00FF0EE6">
        <w:rPr>
          <w:highlight w:val="magenta"/>
        </w:rPr>
        <w:t xml:space="preserve"> Hz using a bandpass </w:t>
      </w:r>
      <w:proofErr w:type="spellStart"/>
      <w:r w:rsidRPr="00FF0EE6">
        <w:rPr>
          <w:highlight w:val="magenta"/>
        </w:rPr>
        <w:t>butterworth</w:t>
      </w:r>
      <w:proofErr w:type="spellEnd"/>
      <w:r w:rsidRPr="00FF0EE6">
        <w:rPr>
          <w:highlight w:val="magenta"/>
        </w:rPr>
        <w:t xml:space="preserve"> filter of order 10</w:t>
      </w:r>
      <w:r>
        <w:t xml:space="preserve">, executed by the </w:t>
      </w:r>
      <w:proofErr w:type="spellStart"/>
      <w:r w:rsidRPr="00FF0EE6">
        <w:rPr>
          <w:highlight w:val="magenta"/>
        </w:rPr>
        <w:t>scipy</w:t>
      </w:r>
      <w:proofErr w:type="spellEnd"/>
      <w:r w:rsidRPr="00FF0EE6">
        <w:rPr>
          <w:highlight w:val="magenta"/>
        </w:rPr>
        <w:t xml:space="preserve"> package (1.</w:t>
      </w:r>
      <w:r w:rsidR="00C43619" w:rsidRPr="00FF0EE6">
        <w:rPr>
          <w:highlight w:val="magenta"/>
        </w:rPr>
        <w:t>8</w:t>
      </w:r>
      <w:r w:rsidRPr="00FF0EE6">
        <w:rPr>
          <w:highlight w:val="magenta"/>
        </w:rPr>
        <w:t>.1) in python (3.8).</w:t>
      </w:r>
      <w:r>
        <w:t xml:space="preserve"> </w:t>
      </w:r>
      <w:r w:rsidR="00DE019C">
        <w:t>After filtering, data was cut into trials t</w:t>
      </w:r>
      <w:r>
        <w:t xml:space="preserve">o estimate power-spectral densities, </w:t>
      </w:r>
      <w:r w:rsidR="00DE019C">
        <w:t xml:space="preserve">using the </w:t>
      </w:r>
      <w:proofErr w:type="spellStart"/>
      <w:r w:rsidR="00307554" w:rsidRPr="00FF0EE6">
        <w:rPr>
          <w:highlight w:val="magenta"/>
        </w:rPr>
        <w:t>psd_array_welch</w:t>
      </w:r>
      <w:proofErr w:type="spellEnd"/>
      <w:r w:rsidR="00307554">
        <w:t xml:space="preserve"> function from the MNE package. For tremor relevant power, a frequency window </w:t>
      </w:r>
      <w:r w:rsidR="00307554" w:rsidRPr="00FF0EE6">
        <w:rPr>
          <w:highlight w:val="magenta"/>
        </w:rPr>
        <w:t>4-12</w:t>
      </w:r>
      <w:r w:rsidR="00307554">
        <w:t xml:space="preserve"> Hz was defined, for voluntary movement a </w:t>
      </w:r>
      <w:r w:rsidR="00307554" w:rsidRPr="00FF0EE6">
        <w:rPr>
          <w:highlight w:val="magenta"/>
        </w:rPr>
        <w:t>0-3</w:t>
      </w:r>
      <w:r w:rsidR="00307554">
        <w:t xml:space="preserve"> Hz frequency window was defined. U</w:t>
      </w:r>
      <w:r w:rsidR="00307554" w:rsidRPr="00AA1887">
        <w:t>nfiltered force error (RMSE)</w:t>
      </w:r>
      <w:r w:rsidR="00307554">
        <w:t xml:space="preserve"> during a trial was calculated by the root of the squared </w:t>
      </w:r>
      <w:r w:rsidR="00DE019C">
        <w:t>difference</w:t>
      </w:r>
      <w:r w:rsidR="00307554">
        <w:t xml:space="preserve"> per sample to the target force. </w:t>
      </w:r>
    </w:p>
    <w:p w14:paraId="0E312548" w14:textId="7D1A4272" w:rsidR="00371DEA" w:rsidRDefault="00307554" w:rsidP="00A45218">
      <w:pPr>
        <w:pStyle w:val="MethodsText"/>
      </w:pPr>
      <w:r>
        <w:t xml:space="preserve">The Pupil data </w:t>
      </w:r>
      <w:r w:rsidR="00DE019C">
        <w:t xml:space="preserve">was first cleaned of artifacts. Blinks were detected using </w:t>
      </w:r>
      <w:r w:rsidR="00DE019C" w:rsidRPr="00FF0EE6">
        <w:rPr>
          <w:highlight w:val="magenta"/>
        </w:rPr>
        <w:t xml:space="preserve">outliers in gaze acceleration and </w:t>
      </w:r>
      <w:proofErr w:type="spellStart"/>
      <w:r w:rsidR="00DE019C" w:rsidRPr="00FF0EE6">
        <w:rPr>
          <w:highlight w:val="magenta"/>
        </w:rPr>
        <w:t>PupilLabs</w:t>
      </w:r>
      <w:proofErr w:type="spellEnd"/>
      <w:r w:rsidR="00DE019C" w:rsidRPr="00FF0EE6">
        <w:rPr>
          <w:highlight w:val="magenta"/>
        </w:rPr>
        <w:t xml:space="preserve"> confidence values and set to </w:t>
      </w:r>
      <w:proofErr w:type="spellStart"/>
      <w:r w:rsidR="00DE019C" w:rsidRPr="00FF0EE6">
        <w:rPr>
          <w:highlight w:val="magenta"/>
        </w:rPr>
        <w:t>NaN</w:t>
      </w:r>
      <w:proofErr w:type="spellEnd"/>
      <w:r w:rsidR="00DE019C">
        <w:t xml:space="preserve"> in the time series. </w:t>
      </w:r>
      <w:proofErr w:type="spellStart"/>
      <w:r w:rsidR="00DE019C" w:rsidRPr="00FF0EE6">
        <w:rPr>
          <w:highlight w:val="magenta"/>
        </w:rPr>
        <w:t>NaN</w:t>
      </w:r>
      <w:proofErr w:type="spellEnd"/>
      <w:r w:rsidR="00DE019C" w:rsidRPr="00FF0EE6">
        <w:rPr>
          <w:highlight w:val="magenta"/>
        </w:rPr>
        <w:t xml:space="preserve"> values were subsequently interpolated using a </w:t>
      </w:r>
      <w:proofErr w:type="spellStart"/>
      <w:r w:rsidR="00E11AC0" w:rsidRPr="00FF0EE6">
        <w:rPr>
          <w:highlight w:val="magenta"/>
        </w:rPr>
        <w:t>fft</w:t>
      </w:r>
      <w:proofErr w:type="spellEnd"/>
      <w:r w:rsidR="00E11AC0" w:rsidRPr="00FF0EE6">
        <w:rPr>
          <w:highlight w:val="magenta"/>
        </w:rPr>
        <w:t xml:space="preserve"> convolution using a Gaussian kernel ranging 120 samples (~0.5 s).</w:t>
      </w:r>
      <w:r w:rsidR="00E11AC0">
        <w:t xml:space="preserve"> After cleaning the raw time series, data was cut into epochs. A </w:t>
      </w:r>
      <w:r w:rsidR="00E11AC0" w:rsidRPr="00FF0EE6">
        <w:rPr>
          <w:highlight w:val="magenta"/>
        </w:rPr>
        <w:t>divisive baseline correction</w:t>
      </w:r>
      <w:r w:rsidR="000150E1">
        <w:t xml:space="preserve"> (-10—2s)</w:t>
      </w:r>
      <w:r w:rsidR="00E11AC0">
        <w:t xml:space="preserve"> was applied per epoch and changes in pupil size were estimated </w:t>
      </w:r>
      <w:r w:rsidR="00E11AC0" w:rsidRPr="00FF0EE6">
        <w:rPr>
          <w:highlight w:val="magenta"/>
        </w:rPr>
        <w:t>5 s after epoch start until 10s</w:t>
      </w:r>
      <w:r w:rsidR="00E11AC0">
        <w:t xml:space="preserve"> before the epoch ended. The mean of the time window of interest was used for statistical analysis. </w:t>
      </w:r>
    </w:p>
    <w:p w14:paraId="714E0A42" w14:textId="5CA104F3" w:rsidR="00E11AC0" w:rsidRDefault="00C43619" w:rsidP="00E11AC0">
      <w:pPr>
        <w:pStyle w:val="MethodsText"/>
      </w:pPr>
      <w:r>
        <w:t>Preprocessing</w:t>
      </w:r>
      <w:r w:rsidR="00E11AC0">
        <w:t xml:space="preserve"> scripts of the </w:t>
      </w:r>
      <w:r w:rsidR="000150E1">
        <w:t>FRS</w:t>
      </w:r>
      <w:r w:rsidR="00E11AC0">
        <w:t xml:space="preserve"> and pupil data can be found at </w:t>
      </w:r>
      <w:r>
        <w:t>GitHub</w:t>
      </w:r>
      <w:r w:rsidR="00E11AC0">
        <w:t xml:space="preserve"> (</w:t>
      </w:r>
      <w:hyperlink r:id="rId20" w:history="1">
        <w:r w:rsidR="00E11AC0" w:rsidRPr="00D97073">
          <w:rPr>
            <w:rStyle w:val="Hyperlink"/>
          </w:rPr>
          <w:t>https://github.com/JuliusWelzel/tremor_feedback_jw</w:t>
        </w:r>
      </w:hyperlink>
      <w:r w:rsidR="00E11AC0">
        <w:t xml:space="preserve">). </w:t>
      </w:r>
    </w:p>
    <w:p w14:paraId="0250D027" w14:textId="77777777" w:rsidR="00E11AC0" w:rsidRPr="00E11AC0" w:rsidRDefault="00E11AC0" w:rsidP="00A45218">
      <w:pPr>
        <w:pStyle w:val="MethodsText"/>
      </w:pPr>
    </w:p>
    <w:p w14:paraId="7AC5E49E" w14:textId="19E41C22" w:rsidR="00371DEA" w:rsidRDefault="00371DEA" w:rsidP="00371DEA">
      <w:pPr>
        <w:pStyle w:val="Methodssubheading"/>
        <w:rPr>
          <w:noProof/>
          <w:lang w:val="da-DK"/>
        </w:rPr>
      </w:pPr>
      <w:r>
        <w:rPr>
          <w:noProof/>
          <w:lang w:val="da-DK"/>
        </w:rPr>
        <w:lastRenderedPageBreak/>
        <w:t>Statistics</w:t>
      </w:r>
    </w:p>
    <w:p w14:paraId="727698B1" w14:textId="0F794313" w:rsidR="00B1578E" w:rsidRDefault="00C43619" w:rsidP="00C43619">
      <w:pPr>
        <w:pStyle w:val="MethodsText"/>
      </w:pPr>
      <w:r>
        <w:t xml:space="preserve">Clinical data were compared between groups using a Mann-Whitney-U test. Correlation </w:t>
      </w:r>
      <w:r w:rsidR="001843E2">
        <w:t>analyses</w:t>
      </w:r>
      <w:r>
        <w:t xml:space="preserve"> were conducted using a Pearson correlation if </w:t>
      </w:r>
      <w:proofErr w:type="spellStart"/>
      <w:r>
        <w:t>Levene’s</w:t>
      </w:r>
      <w:proofErr w:type="spellEnd"/>
      <w:r>
        <w:t xml:space="preserve"> test and Shapiro-Wilk test allowed it, otherwise spearman rank correlation </w:t>
      </w:r>
      <w:r w:rsidR="001843E2">
        <w:t xml:space="preserve">was </w:t>
      </w:r>
      <w:r>
        <w:t xml:space="preserve">used. For the </w:t>
      </w:r>
      <w:r w:rsidR="000150E1">
        <w:t>FRS</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 xml:space="preserve">s were performed in Python (3.8) using the </w:t>
      </w:r>
      <w:proofErr w:type="spellStart"/>
      <w:r>
        <w:t>scipy</w:t>
      </w:r>
      <w:proofErr w:type="spellEnd"/>
      <w:r>
        <w:t xml:space="preserve"> package (v1.8.1)</w:t>
      </w:r>
      <w:r w:rsidR="0009155E">
        <w:t xml:space="preserve"> or </w:t>
      </w:r>
      <w:proofErr w:type="spellStart"/>
      <w:r w:rsidR="0009155E">
        <w:t>pingouin</w:t>
      </w:r>
      <w:proofErr w:type="spellEnd"/>
      <w:r w:rsidR="0009155E">
        <w:t xml:space="preserve"> package (v0.5.2).</w:t>
      </w:r>
    </w:p>
    <w:p w14:paraId="3A0EDD3C" w14:textId="70C58B8D" w:rsidR="00FF5F16" w:rsidRDefault="00FF5F16" w:rsidP="00C43619">
      <w:pPr>
        <w:pStyle w:val="MethodsText"/>
      </w:pPr>
      <w:r>
        <w:rPr>
          <w:noProof/>
        </w:rPr>
        <mc:AlternateContent>
          <mc:Choice Requires="wps">
            <w:drawing>
              <wp:anchor distT="45720" distB="45720" distL="114300" distR="114300" simplePos="0" relativeHeight="251667458" behindDoc="0" locked="0" layoutInCell="1" allowOverlap="1" wp14:anchorId="65879BD1" wp14:editId="1E717F43">
                <wp:simplePos x="0" y="0"/>
                <wp:positionH relativeFrom="margin">
                  <wp:posOffset>0</wp:posOffset>
                </wp:positionH>
                <wp:positionV relativeFrom="margin">
                  <wp:posOffset>1240790</wp:posOffset>
                </wp:positionV>
                <wp:extent cx="6734175" cy="2466340"/>
                <wp:effectExtent l="0" t="0" r="0" b="0"/>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2466340"/>
                        </a:xfrm>
                        <a:prstGeom prst="rect">
                          <a:avLst/>
                        </a:prstGeom>
                        <a:solidFill>
                          <a:srgbClr val="FFFFFF"/>
                        </a:solidFill>
                        <a:ln w="12700">
                          <a:solidFill>
                            <a:schemeClr val="tx1">
                              <a:lumMod val="100000"/>
                              <a:lumOff val="0"/>
                            </a:schemeClr>
                          </a:solidFill>
                          <a:miter lim="800000"/>
                          <a:headEnd/>
                          <a:tailEnd/>
                        </a:ln>
                      </wps:spPr>
                      <wps:txbx>
                        <w:txbxContent>
                          <w:p w14:paraId="674A1C83" w14:textId="77777777" w:rsidR="00FF5F16" w:rsidRDefault="00FF5F16" w:rsidP="00FF5F16">
                            <w:r>
                              <w:rPr>
                                <w:noProof/>
                              </w:rPr>
                              <w:drawing>
                                <wp:inline distT="0" distB="0" distL="0" distR="0" wp14:anchorId="1912FBA2" wp14:editId="084C437B">
                                  <wp:extent cx="6603683" cy="2172832"/>
                                  <wp:effectExtent l="0" t="0" r="6985"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b="50645"/>
                                          <a:stretch/>
                                        </pic:blipFill>
                                        <pic:spPr bwMode="auto">
                                          <a:xfrm>
                                            <a:off x="0" y="0"/>
                                            <a:ext cx="6614776" cy="2176482"/>
                                          </a:xfrm>
                                          <a:prstGeom prst="rect">
                                            <a:avLst/>
                                          </a:prstGeom>
                                          <a:noFill/>
                                          <a:ln>
                                            <a:noFill/>
                                          </a:ln>
                                          <a:extLst>
                                            <a:ext uri="{53640926-AAD7-44D8-BBD7-CCE9431645EC}">
                                              <a14:shadowObscured xmlns:a14="http://schemas.microsoft.com/office/drawing/2010/main"/>
                                            </a:ext>
                                          </a:extLst>
                                        </pic:spPr>
                                      </pic:pic>
                                    </a:graphicData>
                                  </a:graphic>
                                </wp:inline>
                              </w:drawing>
                            </w:r>
                          </w:p>
                          <w:p w14:paraId="2134C600" w14:textId="77777777" w:rsidR="00FF5F16" w:rsidRPr="00781102" w:rsidRDefault="00FF5F16" w:rsidP="00FF5F16">
                            <w:pPr>
                              <w:pStyle w:val="Caption"/>
                              <w:spacing w:after="0"/>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Pr>
                                <w:rStyle w:val="FigureLegendTitleTegn"/>
                              </w:rPr>
                              <w:t>Pupil times series data of a single participant</w:t>
                            </w:r>
                            <w:r w:rsidRPr="00B4753D">
                              <w:rPr>
                                <w:rStyle w:val="FigureLegendTitleTegn"/>
                              </w:rPr>
                              <w:t xml:space="preserve">. </w:t>
                            </w:r>
                          </w:p>
                          <w:p w14:paraId="009CC3DF" w14:textId="77777777" w:rsidR="00FF5F16" w:rsidRDefault="00FF5F16" w:rsidP="00FF5F1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8" type="#_x0000_t202" style="position:absolute;left:0;text-align:left;margin-left:0;margin-top:97.7pt;width:530.25pt;height:194.2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" strokecolor="black [3213]" strokeweight="1pt">
                <v:path arrowok="t"/>
                <v:textbox>
                  <w:txbxContent>
                    <w:p w14:paraId="674A1C83" w14:textId="77777777" w:rsidR="00FF5F16" w:rsidRDefault="00FF5F16" w:rsidP="00FF5F16">
                      <w:r>
                        <w:rPr>
                          <w:noProof/>
                        </w:rPr>
                        <w:drawing>
                          <wp:inline distT="0" distB="0" distL="0" distR="0" wp14:anchorId="1912FBA2" wp14:editId="084C437B">
                            <wp:extent cx="6603683" cy="2172832"/>
                            <wp:effectExtent l="0" t="0" r="6985"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b="50645"/>
                                    <a:stretch/>
                                  </pic:blipFill>
                                  <pic:spPr bwMode="auto">
                                    <a:xfrm>
                                      <a:off x="0" y="0"/>
                                      <a:ext cx="6614776" cy="2176482"/>
                                    </a:xfrm>
                                    <a:prstGeom prst="rect">
                                      <a:avLst/>
                                    </a:prstGeom>
                                    <a:noFill/>
                                    <a:ln>
                                      <a:noFill/>
                                    </a:ln>
                                    <a:extLst>
                                      <a:ext uri="{53640926-AAD7-44D8-BBD7-CCE9431645EC}">
                                        <a14:shadowObscured xmlns:a14="http://schemas.microsoft.com/office/drawing/2010/main"/>
                                      </a:ext>
                                    </a:extLst>
                                  </pic:spPr>
                                </pic:pic>
                              </a:graphicData>
                            </a:graphic>
                          </wp:inline>
                        </w:drawing>
                      </w:r>
                    </w:p>
                    <w:p w14:paraId="2134C600" w14:textId="77777777" w:rsidR="00FF5F16" w:rsidRPr="00781102" w:rsidRDefault="00FF5F16" w:rsidP="00FF5F16">
                      <w:pPr>
                        <w:pStyle w:val="Caption"/>
                        <w:spacing w:after="0"/>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Pr>
                          <w:rStyle w:val="FigureLegendTitleTegn"/>
                        </w:rPr>
                        <w:t>Pupil times series data of a single participant</w:t>
                      </w:r>
                      <w:r w:rsidRPr="00B4753D">
                        <w:rPr>
                          <w:rStyle w:val="FigureLegendTitleTegn"/>
                        </w:rPr>
                        <w:t xml:space="preserve">. </w:t>
                      </w:r>
                    </w:p>
                    <w:p w14:paraId="009CC3DF" w14:textId="77777777" w:rsidR="00FF5F16" w:rsidRDefault="00FF5F16" w:rsidP="00FF5F16"/>
                  </w:txbxContent>
                </v:textbox>
                <w10:wrap type="square" anchorx="margin" anchory="margin"/>
              </v:shape>
            </w:pict>
          </mc:Fallback>
        </mc:AlternateContent>
      </w:r>
    </w:p>
    <w:p w14:paraId="280EF6B8" w14:textId="77777777" w:rsidR="00B1578E" w:rsidRDefault="00B1578E" w:rsidP="00C43619">
      <w:pPr>
        <w:pStyle w:val="MethodsText"/>
      </w:pPr>
    </w:p>
    <w:p w14:paraId="6239C44D" w14:textId="77777777" w:rsidR="00376B90" w:rsidRPr="00376B90" w:rsidRDefault="00B1578E" w:rsidP="00376B90">
      <w:pPr>
        <w:pStyle w:val="EndNoteBibliography"/>
        <w:rPr>
          <w:noProof/>
        </w:rPr>
      </w:pPr>
      <w:r>
        <w:fldChar w:fldCharType="begin"/>
      </w:r>
      <w:r>
        <w:instrText xml:space="preserve"> ADDIN EN.REFLIST </w:instrText>
      </w:r>
      <w:r>
        <w:fldChar w:fldCharType="separate"/>
      </w:r>
      <w:r w:rsidR="00376B90" w:rsidRPr="00376B90">
        <w:rPr>
          <w:noProof/>
        </w:rPr>
        <w:t xml:space="preserve">Archer, D. B., S. A. Coombes, W. T. Chu, J. W. Chung, R. G. Burciu, M. S. Okun, A. Wagle Shukla and D. E. Vaillancourt (2017). "A widespread visually-sensitive functional network relates to symptoms in essential tremor." </w:t>
      </w:r>
      <w:r w:rsidR="00376B90" w:rsidRPr="00376B90">
        <w:rPr>
          <w:noProof/>
          <w:u w:val="single"/>
        </w:rPr>
        <w:t>Brain</w:t>
      </w:r>
      <w:r w:rsidR="00376B90" w:rsidRPr="00376B90">
        <w:rPr>
          <w:noProof/>
        </w:rPr>
        <w:t>.</w:t>
      </w:r>
    </w:p>
    <w:p w14:paraId="418CBFFE" w14:textId="77777777" w:rsidR="00376B90" w:rsidRPr="00376B90" w:rsidRDefault="00376B90" w:rsidP="00376B90">
      <w:pPr>
        <w:pStyle w:val="EndNoteBibliography"/>
        <w:rPr>
          <w:noProof/>
        </w:rPr>
      </w:pPr>
      <w:r w:rsidRPr="00376B90">
        <w:rPr>
          <w:noProof/>
        </w:rPr>
        <w:t xml:space="preserve">Beatty, J. (1982). "Task-evoked pupillary responses, processing load, and the structure of processing resources." </w:t>
      </w:r>
      <w:r w:rsidRPr="00376B90">
        <w:rPr>
          <w:noProof/>
          <w:u w:val="single"/>
        </w:rPr>
        <w:t>Psychological bulletin</w:t>
      </w:r>
      <w:r w:rsidRPr="00376B90">
        <w:rPr>
          <w:noProof/>
        </w:rPr>
        <w:t xml:space="preserve"> </w:t>
      </w:r>
      <w:r w:rsidRPr="00376B90">
        <w:rPr>
          <w:b/>
          <w:noProof/>
        </w:rPr>
        <w:t>91</w:t>
      </w:r>
      <w:r w:rsidRPr="00376B90">
        <w:rPr>
          <w:noProof/>
        </w:rPr>
        <w:t>(2): 276.</w:t>
      </w:r>
    </w:p>
    <w:p w14:paraId="61290896" w14:textId="77777777" w:rsidR="00376B90" w:rsidRPr="00376B90" w:rsidRDefault="00376B90" w:rsidP="00376B90">
      <w:pPr>
        <w:pStyle w:val="EndNoteBibliography"/>
        <w:rPr>
          <w:noProof/>
        </w:rPr>
      </w:pPr>
      <w:r w:rsidRPr="00376B90">
        <w:rPr>
          <w:noProof/>
        </w:rPr>
        <w:t xml:space="preserve">Becktepe, J. S., F. Govert, L. Kasiske, M. Yalaz, K. Witt and G. Deuschl (2019). "Pupillary response to light and tasks in early and late onset essential tremor patients." </w:t>
      </w:r>
      <w:r w:rsidRPr="00376B90">
        <w:rPr>
          <w:noProof/>
          <w:u w:val="single"/>
        </w:rPr>
        <w:t>Parkinsonism Relat Disord</w:t>
      </w:r>
      <w:r w:rsidRPr="00376B90">
        <w:rPr>
          <w:noProof/>
        </w:rPr>
        <w:t xml:space="preserve"> </w:t>
      </w:r>
      <w:r w:rsidRPr="00376B90">
        <w:rPr>
          <w:b/>
          <w:noProof/>
        </w:rPr>
        <w:t>66</w:t>
      </w:r>
      <w:r w:rsidRPr="00376B90">
        <w:rPr>
          <w:noProof/>
        </w:rPr>
        <w:t>: 62-67.</w:t>
      </w:r>
    </w:p>
    <w:p w14:paraId="75A7D425" w14:textId="77777777" w:rsidR="00376B90" w:rsidRPr="00376B90" w:rsidRDefault="00376B90" w:rsidP="00376B90">
      <w:pPr>
        <w:pStyle w:val="EndNoteBibliography"/>
        <w:rPr>
          <w:noProof/>
        </w:rPr>
      </w:pPr>
      <w:r w:rsidRPr="00376B90">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376B90">
        <w:rPr>
          <w:noProof/>
          <w:u w:val="single"/>
        </w:rPr>
        <w:t>Movement Disorders</w:t>
      </w:r>
      <w:r w:rsidRPr="00376B90">
        <w:rPr>
          <w:noProof/>
        </w:rPr>
        <w:t>.</w:t>
      </w:r>
    </w:p>
    <w:p w14:paraId="0ED6C6C6" w14:textId="77777777" w:rsidR="00376B90" w:rsidRPr="00376B90" w:rsidRDefault="00376B90" w:rsidP="00376B90">
      <w:pPr>
        <w:pStyle w:val="EndNoteBibliography"/>
        <w:rPr>
          <w:noProof/>
        </w:rPr>
      </w:pPr>
      <w:r w:rsidRPr="00376B90">
        <w:rPr>
          <w:noProof/>
        </w:rPr>
        <w:t xml:space="preserve">DeSimone, J. C., D. B. Archer, D. E. Vaillancourt and A. Wagle Shukla (2019). "Network-level connectivity is a critical feature distinguishing dystonic tremor and essential tremor." </w:t>
      </w:r>
      <w:r w:rsidRPr="00376B90">
        <w:rPr>
          <w:noProof/>
          <w:u w:val="single"/>
        </w:rPr>
        <w:t>Brain</w:t>
      </w:r>
      <w:r w:rsidRPr="00376B90">
        <w:rPr>
          <w:noProof/>
        </w:rPr>
        <w:t>.</w:t>
      </w:r>
    </w:p>
    <w:p w14:paraId="377DFD05" w14:textId="77777777" w:rsidR="00376B90" w:rsidRPr="00376B90" w:rsidRDefault="00376B90" w:rsidP="00376B90">
      <w:pPr>
        <w:pStyle w:val="EndNoteBibliography"/>
        <w:rPr>
          <w:noProof/>
        </w:rPr>
      </w:pPr>
      <w:r w:rsidRPr="00376B90">
        <w:rPr>
          <w:noProof/>
        </w:rPr>
        <w:t xml:space="preserve">Dirkx, M. F., H. Zach, A. J. van Nuland, B. R. Bloem, I. Toni and R. C. Helmich (2020). "Cognitive load amplifies Parkinson’s tremor through excitatory network influences onto the thalamus." </w:t>
      </w:r>
      <w:r w:rsidRPr="00376B90">
        <w:rPr>
          <w:noProof/>
          <w:u w:val="single"/>
        </w:rPr>
        <w:t>Brain</w:t>
      </w:r>
      <w:r w:rsidRPr="00376B90">
        <w:rPr>
          <w:noProof/>
        </w:rPr>
        <w:t>.</w:t>
      </w:r>
    </w:p>
    <w:p w14:paraId="5DB2DBDB" w14:textId="77777777" w:rsidR="00376B90" w:rsidRPr="00376B90" w:rsidRDefault="00376B90" w:rsidP="00376B90">
      <w:pPr>
        <w:pStyle w:val="EndNoteBibliography"/>
        <w:rPr>
          <w:noProof/>
        </w:rPr>
      </w:pPr>
      <w:r w:rsidRPr="00376B90">
        <w:rPr>
          <w:noProof/>
        </w:rPr>
        <w:t xml:space="preserve">Feys, P., W. Helsen, M. Buekers, T. Ceux, E. Heremans, B. Nuttin, P. Ketelaer and X. Liu (2006). "The effect of changed visual feedback on intention tremor in multiple sclerosis." </w:t>
      </w:r>
      <w:r w:rsidRPr="00376B90">
        <w:rPr>
          <w:noProof/>
          <w:u w:val="single"/>
        </w:rPr>
        <w:t>Neuroscience letters</w:t>
      </w:r>
      <w:r w:rsidRPr="00376B90">
        <w:rPr>
          <w:noProof/>
        </w:rPr>
        <w:t xml:space="preserve"> </w:t>
      </w:r>
      <w:r w:rsidRPr="00376B90">
        <w:rPr>
          <w:b/>
          <w:noProof/>
        </w:rPr>
        <w:t>394</w:t>
      </w:r>
      <w:r w:rsidRPr="00376B90">
        <w:rPr>
          <w:noProof/>
        </w:rPr>
        <w:t>(1): 17-21.</w:t>
      </w:r>
    </w:p>
    <w:p w14:paraId="435D5446" w14:textId="77777777" w:rsidR="00376B90" w:rsidRPr="00376B90" w:rsidRDefault="00376B90" w:rsidP="00376B90">
      <w:pPr>
        <w:pStyle w:val="EndNoteBibliography"/>
        <w:rPr>
          <w:noProof/>
        </w:rPr>
      </w:pPr>
      <w:r w:rsidRPr="00376B90">
        <w:rPr>
          <w:noProof/>
        </w:rPr>
        <w:t xml:space="preserve">Gironell, A., R. Ribosa-Nogue and J. Pagonabarraga (2012). "Withdrawal of visual feedback in essential tremor." </w:t>
      </w:r>
      <w:r w:rsidRPr="00376B90">
        <w:rPr>
          <w:noProof/>
          <w:u w:val="single"/>
        </w:rPr>
        <w:t>Parkinsonism Relat Disord</w:t>
      </w:r>
      <w:r w:rsidRPr="00376B90">
        <w:rPr>
          <w:noProof/>
        </w:rPr>
        <w:t xml:space="preserve"> </w:t>
      </w:r>
      <w:r w:rsidRPr="00376B90">
        <w:rPr>
          <w:b/>
          <w:noProof/>
        </w:rPr>
        <w:t>18</w:t>
      </w:r>
      <w:r w:rsidRPr="00376B90">
        <w:rPr>
          <w:noProof/>
        </w:rPr>
        <w:t>(4): 402-403; author reply 404.</w:t>
      </w:r>
    </w:p>
    <w:p w14:paraId="77CF86A2" w14:textId="77777777" w:rsidR="00376B90" w:rsidRPr="00376B90" w:rsidRDefault="00376B90" w:rsidP="00376B90">
      <w:pPr>
        <w:pStyle w:val="EndNoteBibliography"/>
        <w:rPr>
          <w:noProof/>
        </w:rPr>
      </w:pPr>
      <w:r w:rsidRPr="00376B90">
        <w:rPr>
          <w:noProof/>
        </w:rPr>
        <w:t xml:space="preserve">Helmich, R. C., I. Toni, G. Deuschl and B. R. Bloem (2013). "The pathophysiology of essential tremor and Parkinson's tremor." </w:t>
      </w:r>
      <w:r w:rsidRPr="00376B90">
        <w:rPr>
          <w:noProof/>
          <w:u w:val="single"/>
        </w:rPr>
        <w:t>Curr Neurol Neurosci Rep</w:t>
      </w:r>
      <w:r w:rsidRPr="00376B90">
        <w:rPr>
          <w:noProof/>
        </w:rPr>
        <w:t xml:space="preserve"> </w:t>
      </w:r>
      <w:r w:rsidRPr="00376B90">
        <w:rPr>
          <w:b/>
          <w:noProof/>
        </w:rPr>
        <w:t>13</w:t>
      </w:r>
      <w:r w:rsidRPr="00376B90">
        <w:rPr>
          <w:noProof/>
        </w:rPr>
        <w:t>(9): 378.</w:t>
      </w:r>
    </w:p>
    <w:p w14:paraId="3E89B3DF" w14:textId="77777777" w:rsidR="00376B90" w:rsidRPr="0075371F" w:rsidRDefault="00376B90" w:rsidP="00376B90">
      <w:pPr>
        <w:pStyle w:val="EndNoteBibliography"/>
        <w:rPr>
          <w:noProof/>
          <w:lang w:val="de-DE"/>
        </w:rPr>
      </w:pPr>
      <w:r w:rsidRPr="00376B90">
        <w:rPr>
          <w:noProof/>
        </w:rPr>
        <w:t xml:space="preserve">Keogh, J., S. Morrison and R. Barrett (2004). "Augmented visual feedback increases finger tremor during postural pointing." </w:t>
      </w:r>
      <w:r w:rsidRPr="0075371F">
        <w:rPr>
          <w:noProof/>
          <w:u w:val="single"/>
          <w:lang w:val="de-DE"/>
        </w:rPr>
        <w:t>Experimental brain research</w:t>
      </w:r>
      <w:r w:rsidRPr="0075371F">
        <w:rPr>
          <w:noProof/>
          <w:lang w:val="de-DE"/>
        </w:rPr>
        <w:t xml:space="preserve"> </w:t>
      </w:r>
      <w:r w:rsidRPr="0075371F">
        <w:rPr>
          <w:b/>
          <w:noProof/>
          <w:lang w:val="de-DE"/>
        </w:rPr>
        <w:t>159</w:t>
      </w:r>
      <w:r w:rsidRPr="0075371F">
        <w:rPr>
          <w:noProof/>
          <w:lang w:val="de-DE"/>
        </w:rPr>
        <w:t>(4): 467-477.</w:t>
      </w:r>
    </w:p>
    <w:p w14:paraId="5C5C1667" w14:textId="77777777" w:rsidR="00376B90" w:rsidRPr="00376B90" w:rsidRDefault="00376B90" w:rsidP="00376B90">
      <w:pPr>
        <w:pStyle w:val="EndNoteBibliography"/>
        <w:rPr>
          <w:noProof/>
        </w:rPr>
      </w:pPr>
      <w:r w:rsidRPr="0075371F">
        <w:rPr>
          <w:noProof/>
          <w:lang w:val="de-DE"/>
        </w:rPr>
        <w:t xml:space="preserve">Liebe, T., J. Kaufmann, M. Li, M. Skalej, G. Wagner and M. Walter (2020). </w:t>
      </w:r>
      <w:r w:rsidRPr="00376B90">
        <w:rPr>
          <w:noProof/>
        </w:rPr>
        <w:t xml:space="preserve">"In vivo anatomical mapping of human locus coeruleus functional connectivity at 3 T MRI." </w:t>
      </w:r>
      <w:r w:rsidRPr="00376B90">
        <w:rPr>
          <w:noProof/>
          <w:u w:val="single"/>
        </w:rPr>
        <w:t>Human brain mapping</w:t>
      </w:r>
      <w:r w:rsidRPr="00376B90">
        <w:rPr>
          <w:noProof/>
        </w:rPr>
        <w:t xml:space="preserve"> </w:t>
      </w:r>
      <w:r w:rsidRPr="00376B90">
        <w:rPr>
          <w:b/>
          <w:noProof/>
        </w:rPr>
        <w:t>41</w:t>
      </w:r>
      <w:r w:rsidRPr="00376B90">
        <w:rPr>
          <w:noProof/>
        </w:rPr>
        <w:t>(8): 2136-2151.</w:t>
      </w:r>
    </w:p>
    <w:p w14:paraId="0723A389" w14:textId="77777777" w:rsidR="00376B90" w:rsidRPr="00376B90" w:rsidRDefault="00376B90" w:rsidP="00376B90">
      <w:pPr>
        <w:pStyle w:val="EndNoteBibliography"/>
        <w:rPr>
          <w:noProof/>
        </w:rPr>
      </w:pPr>
      <w:r w:rsidRPr="00376B90">
        <w:rPr>
          <w:noProof/>
        </w:rPr>
        <w:t xml:space="preserve">Pedrosa, D. J., P. Brown, H. Cagnan, V. Visser-Vandewalle, J. Wirths, L. Timmermann and J.-S. Brittain (2018). "A functional micro-electrode mapping of ventral thalamus in essential tremor." </w:t>
      </w:r>
      <w:r w:rsidRPr="00376B90">
        <w:rPr>
          <w:noProof/>
          <w:u w:val="single"/>
        </w:rPr>
        <w:t>Brain</w:t>
      </w:r>
      <w:r w:rsidRPr="00376B90">
        <w:rPr>
          <w:noProof/>
        </w:rPr>
        <w:t xml:space="preserve"> </w:t>
      </w:r>
      <w:r w:rsidRPr="00376B90">
        <w:rPr>
          <w:b/>
          <w:noProof/>
        </w:rPr>
        <w:t>141</w:t>
      </w:r>
      <w:r w:rsidRPr="00376B90">
        <w:rPr>
          <w:noProof/>
        </w:rPr>
        <w:t>(9): 2644-2654.</w:t>
      </w:r>
    </w:p>
    <w:p w14:paraId="0E5A276F" w14:textId="77777777" w:rsidR="00376B90" w:rsidRPr="00376B90" w:rsidRDefault="00376B90" w:rsidP="00376B90">
      <w:pPr>
        <w:pStyle w:val="EndNoteBibliography"/>
        <w:rPr>
          <w:noProof/>
        </w:rPr>
      </w:pPr>
      <w:r w:rsidRPr="00376B90">
        <w:rPr>
          <w:noProof/>
        </w:rPr>
        <w:t xml:space="preserve">Popović Maneski, L., N. Jorgovanović, V. Ilić, S. Došen, T. Keller, M. B. Popović and D. B. Popović (2011). "Electrical stimulation for the suppression of pathological tremor." </w:t>
      </w:r>
      <w:r w:rsidRPr="00376B90">
        <w:rPr>
          <w:noProof/>
          <w:u w:val="single"/>
        </w:rPr>
        <w:t>Medical &amp; biological engineering &amp; computing</w:t>
      </w:r>
      <w:r w:rsidRPr="00376B90">
        <w:rPr>
          <w:noProof/>
        </w:rPr>
        <w:t xml:space="preserve"> </w:t>
      </w:r>
      <w:r w:rsidRPr="00376B90">
        <w:rPr>
          <w:b/>
          <w:noProof/>
        </w:rPr>
        <w:t>49</w:t>
      </w:r>
      <w:r w:rsidRPr="00376B90">
        <w:rPr>
          <w:noProof/>
        </w:rPr>
        <w:t>(10): 1187-1193.</w:t>
      </w:r>
    </w:p>
    <w:p w14:paraId="7D161024" w14:textId="77777777" w:rsidR="00376B90" w:rsidRPr="00376B90" w:rsidRDefault="00376B90" w:rsidP="00376B90">
      <w:pPr>
        <w:pStyle w:val="EndNoteBibliography"/>
        <w:rPr>
          <w:noProof/>
        </w:rPr>
      </w:pPr>
      <w:r w:rsidRPr="00376B90">
        <w:rPr>
          <w:noProof/>
        </w:rPr>
        <w:t xml:space="preserve">Prochazka, A., J. Elek and M. Javidan (1992). "Attenuation of pathological tremors by functional electrical stimulation I: Method." </w:t>
      </w:r>
      <w:r w:rsidRPr="00376B90">
        <w:rPr>
          <w:noProof/>
          <w:u w:val="single"/>
        </w:rPr>
        <w:t>Annals of biomedical engineering</w:t>
      </w:r>
      <w:r w:rsidRPr="00376B90">
        <w:rPr>
          <w:noProof/>
        </w:rPr>
        <w:t xml:space="preserve"> </w:t>
      </w:r>
      <w:r w:rsidRPr="00376B90">
        <w:rPr>
          <w:b/>
          <w:noProof/>
        </w:rPr>
        <w:t>20</w:t>
      </w:r>
      <w:r w:rsidRPr="00376B90">
        <w:rPr>
          <w:noProof/>
        </w:rPr>
        <w:t>(2): 205-224.</w:t>
      </w:r>
    </w:p>
    <w:p w14:paraId="197CD8A3" w14:textId="77777777" w:rsidR="00376B90" w:rsidRPr="00376B90" w:rsidRDefault="00376B90" w:rsidP="00376B90">
      <w:pPr>
        <w:pStyle w:val="EndNoteBibliography"/>
        <w:rPr>
          <w:noProof/>
        </w:rPr>
      </w:pPr>
      <w:r w:rsidRPr="00376B90">
        <w:rPr>
          <w:noProof/>
        </w:rPr>
        <w:t xml:space="preserve">Reis, C., B. S. Arruda, A. Pogosyan, P. Brown and H. Cagnan (2021). "Essential tremor amplitude modulation by median nerve stimulation." </w:t>
      </w:r>
      <w:r w:rsidRPr="00376B90">
        <w:rPr>
          <w:noProof/>
          <w:u w:val="single"/>
        </w:rPr>
        <w:t>Sci Rep</w:t>
      </w:r>
      <w:r w:rsidRPr="00376B90">
        <w:rPr>
          <w:noProof/>
        </w:rPr>
        <w:t xml:space="preserve"> </w:t>
      </w:r>
      <w:r w:rsidRPr="00376B90">
        <w:rPr>
          <w:b/>
          <w:noProof/>
        </w:rPr>
        <w:t>11</w:t>
      </w:r>
      <w:r w:rsidRPr="00376B90">
        <w:rPr>
          <w:noProof/>
        </w:rPr>
        <w:t>(1): 17720.</w:t>
      </w:r>
    </w:p>
    <w:p w14:paraId="7E30E624" w14:textId="77777777" w:rsidR="00376B90" w:rsidRPr="00376B90" w:rsidRDefault="00376B90" w:rsidP="00376B90">
      <w:pPr>
        <w:pStyle w:val="EndNoteBibliography"/>
        <w:rPr>
          <w:noProof/>
        </w:rPr>
      </w:pPr>
      <w:r w:rsidRPr="00376B90">
        <w:rPr>
          <w:noProof/>
        </w:rPr>
        <w:t xml:space="preserve">Sanes, J. N., P. A. LeWitt and K. H. Mauritz (1988). "Visual and mechanical control of postural and kinetic tremor in cerebellar system disorders." </w:t>
      </w:r>
      <w:r w:rsidRPr="00376B90">
        <w:rPr>
          <w:noProof/>
          <w:u w:val="single"/>
        </w:rPr>
        <w:t>Journal of Neurology, Neurosurgery &amp;amp; Psychiatry</w:t>
      </w:r>
      <w:r w:rsidRPr="00376B90">
        <w:rPr>
          <w:noProof/>
        </w:rPr>
        <w:t xml:space="preserve"> </w:t>
      </w:r>
      <w:r w:rsidRPr="00376B90">
        <w:rPr>
          <w:b/>
          <w:noProof/>
        </w:rPr>
        <w:t>51</w:t>
      </w:r>
      <w:r w:rsidRPr="00376B90">
        <w:rPr>
          <w:noProof/>
        </w:rPr>
        <w:t>(7): 934-943.</w:t>
      </w:r>
    </w:p>
    <w:p w14:paraId="39EC69B7" w14:textId="77777777" w:rsidR="00376B90" w:rsidRPr="00376B90" w:rsidRDefault="00376B90" w:rsidP="00376B90">
      <w:pPr>
        <w:pStyle w:val="EndNoteBibliography"/>
        <w:rPr>
          <w:noProof/>
        </w:rPr>
      </w:pPr>
      <w:r w:rsidRPr="00376B90">
        <w:rPr>
          <w:noProof/>
        </w:rPr>
        <w:t xml:space="preserve">Shukla, A. W. (2022). "Rationale and Evidence for Peripheral Nerve Stimulation for Treating Essential Tremor." </w:t>
      </w:r>
      <w:r w:rsidRPr="00376B90">
        <w:rPr>
          <w:noProof/>
          <w:u w:val="single"/>
        </w:rPr>
        <w:t>Tremor and Other Hyperkinetic Movements</w:t>
      </w:r>
      <w:r w:rsidRPr="00376B90">
        <w:rPr>
          <w:noProof/>
        </w:rPr>
        <w:t xml:space="preserve"> </w:t>
      </w:r>
      <w:r w:rsidRPr="00376B90">
        <w:rPr>
          <w:b/>
          <w:noProof/>
        </w:rPr>
        <w:t>12</w:t>
      </w:r>
      <w:r w:rsidRPr="00376B90">
        <w:rPr>
          <w:noProof/>
        </w:rPr>
        <w:t>.</w:t>
      </w:r>
    </w:p>
    <w:p w14:paraId="4F4A6E90" w14:textId="77777777" w:rsidR="00376B90" w:rsidRPr="00376B90" w:rsidRDefault="00376B90" w:rsidP="00376B90">
      <w:pPr>
        <w:pStyle w:val="EndNoteBibliography"/>
        <w:rPr>
          <w:noProof/>
        </w:rPr>
      </w:pPr>
      <w:r w:rsidRPr="00376B90">
        <w:rPr>
          <w:noProof/>
        </w:rPr>
        <w:t xml:space="preserve">Zenon, A., M. Sidibe and E. Olivier (2014). "Pupil size variations correlate with physical effort perception." </w:t>
      </w:r>
      <w:r w:rsidRPr="00376B90">
        <w:rPr>
          <w:noProof/>
          <w:u w:val="single"/>
        </w:rPr>
        <w:t>Front Behav Neurosci</w:t>
      </w:r>
      <w:r w:rsidRPr="00376B90">
        <w:rPr>
          <w:noProof/>
        </w:rPr>
        <w:t xml:space="preserve"> </w:t>
      </w:r>
      <w:r w:rsidRPr="00376B90">
        <w:rPr>
          <w:b/>
          <w:noProof/>
        </w:rPr>
        <w:t>8</w:t>
      </w:r>
      <w:r w:rsidRPr="00376B90">
        <w:rPr>
          <w:noProof/>
        </w:rPr>
        <w:t>: 286.</w:t>
      </w:r>
    </w:p>
    <w:p w14:paraId="3AE3510E" w14:textId="3DA07237" w:rsidR="00A03252" w:rsidRPr="00A03252" w:rsidRDefault="00B1578E" w:rsidP="00C43619">
      <w:pPr>
        <w:pStyle w:val="MethodsText"/>
      </w:pPr>
      <w:r>
        <w:fldChar w:fldCharType="end"/>
      </w:r>
    </w:p>
    <w:sectPr w:rsidR="00A03252"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us Welzel" w:date="2023-01-26T19:38:00Z" w:initials="JW">
    <w:p w14:paraId="2E24A46A" w14:textId="77777777" w:rsidR="00FF0EE6" w:rsidRDefault="00FF0EE6" w:rsidP="00E44A64">
      <w:pPr>
        <w:pStyle w:val="CommentText"/>
      </w:pPr>
      <w:r>
        <w:rPr>
          <w:rStyle w:val="CommentReference"/>
        </w:rPr>
        <w:annotationRef/>
      </w:r>
      <w:r>
        <w:t>Check group size</w:t>
      </w:r>
    </w:p>
  </w:comment>
  <w:comment w:id="2" w:author="Jos Becktepe" w:date="2022-12-02T09:10:00Z" w:initials="JB">
    <w:p w14:paraId="5CC5CF15" w14:textId="1282DAB8" w:rsidR="00395E71" w:rsidRDefault="00395E71" w:rsidP="002B1697">
      <w:pPr>
        <w:jc w:val="left"/>
      </w:pPr>
      <w:r>
        <w:rPr>
          <w:rStyle w:val="CommentReference"/>
        </w:rPr>
        <w:annotationRef/>
      </w:r>
      <w:r>
        <w:rPr>
          <w:rFonts w:asciiTheme="minorHAnsi" w:eastAsiaTheme="minorHAnsi" w:hAnsiTheme="minorHAnsi" w:cstheme="minorBidi"/>
          <w:color w:val="auto"/>
          <w:sz w:val="24"/>
          <w:szCs w:val="24"/>
          <w:lang w:val="de-DE"/>
        </w:rPr>
        <w:t>noch r- und p-Wert eintragen</w:t>
      </w:r>
    </w:p>
  </w:comment>
  <w:comment w:id="4" w:author="Jos Becktepe" w:date="2022-12-02T09:03:00Z" w:initials="JB">
    <w:p w14:paraId="520D958E" w14:textId="783226DE" w:rsidR="006E4212" w:rsidRDefault="006E4212" w:rsidP="002B1B68">
      <w:pPr>
        <w:jc w:val="left"/>
      </w:pPr>
      <w:r>
        <w:rPr>
          <w:rStyle w:val="CommentReference"/>
        </w:rPr>
        <w:annotationRef/>
      </w:r>
      <w:r>
        <w:rPr>
          <w:rFonts w:asciiTheme="minorHAnsi" w:eastAsiaTheme="minorHAnsi" w:hAnsiTheme="minorHAnsi" w:cstheme="minorBidi"/>
          <w:color w:val="auto"/>
          <w:sz w:val="24"/>
          <w:szCs w:val="24"/>
          <w:lang w:val="de-DE"/>
        </w:rPr>
        <w:t>In die Tabelle noch n (female) für beide Gruppen eintragen</w:t>
      </w:r>
    </w:p>
  </w:comment>
  <w:comment w:id="5" w:author="Julius Welzel" w:date="2022-11-27T13:26:00Z" w:initials="JW">
    <w:p w14:paraId="59FE7682" w14:textId="35BD3FDF" w:rsidR="0009155E" w:rsidRDefault="0009155E" w:rsidP="00574EBA">
      <w:pPr>
        <w:pStyle w:val="CommentText"/>
      </w:pPr>
      <w:r>
        <w:rPr>
          <w:rStyle w:val="CommentReference"/>
        </w:rPr>
        <w:annotationRef/>
      </w:r>
      <w:r>
        <w:t>Check how to present RMSE values for feedback type</w:t>
      </w:r>
    </w:p>
  </w:comment>
  <w:comment w:id="6" w:author="Jos Becktepe" w:date="2022-12-22T14:39:00Z" w:initials="JB">
    <w:p w14:paraId="523275DF" w14:textId="77777777" w:rsidR="00E94553" w:rsidRDefault="00E94553" w:rsidP="007515CA">
      <w:pPr>
        <w:jc w:val="left"/>
      </w:pPr>
      <w:r>
        <w:rPr>
          <w:rStyle w:val="CommentReference"/>
        </w:rPr>
        <w:annotationRef/>
      </w:r>
      <w:r>
        <w:rPr>
          <w:rFonts w:asciiTheme="minorHAnsi" w:eastAsiaTheme="minorHAnsi" w:hAnsiTheme="minorHAnsi" w:cstheme="minorBidi"/>
          <w:color w:val="auto"/>
          <w:sz w:val="24"/>
          <w:szCs w:val="24"/>
          <w:lang w:val="de-DE"/>
        </w:rPr>
        <w:t>1. Hier müssen noch die Unterschiede high/low feedback jeweils innerhalb der Gruppen für die einzelnen feedback Qualitäten berichtet werden</w:t>
      </w:r>
    </w:p>
    <w:p w14:paraId="74E0D835" w14:textId="77777777" w:rsidR="00E94553" w:rsidRDefault="00E94553" w:rsidP="007515CA">
      <w:pPr>
        <w:jc w:val="left"/>
      </w:pPr>
      <w:r>
        <w:rPr>
          <w:rFonts w:asciiTheme="minorHAnsi" w:eastAsiaTheme="minorHAnsi" w:hAnsiTheme="minorHAnsi" w:cstheme="minorBidi"/>
          <w:color w:val="auto"/>
          <w:sz w:val="24"/>
          <w:szCs w:val="24"/>
          <w:lang w:val="de-DE"/>
        </w:rPr>
        <w:t>2. das auch entsprechend in Abbildungen packen, wie letztes mal besprochen</w:t>
      </w:r>
    </w:p>
    <w:p w14:paraId="39641C7F" w14:textId="77777777" w:rsidR="00E94553" w:rsidRDefault="00E94553" w:rsidP="007515CA">
      <w:pPr>
        <w:jc w:val="left"/>
      </w:pPr>
      <w:r>
        <w:rPr>
          <w:rFonts w:asciiTheme="minorHAnsi" w:eastAsiaTheme="minorHAnsi" w:hAnsiTheme="minorHAnsi" w:cstheme="minorBidi"/>
          <w:color w:val="auto"/>
          <w:sz w:val="24"/>
          <w:szCs w:val="24"/>
          <w:lang w:val="de-DE"/>
        </w:rPr>
        <w:t>3. Unterschied zwischen combined feedback vs. Einzelne feedback types hinsichtlich tremor/pupille? Löst multisensorische Integration mehr stress/tremor aus?</w:t>
      </w:r>
    </w:p>
  </w:comment>
  <w:comment w:id="7" w:author="Julius Welzel" w:date="2023-01-13T14:05:00Z" w:initials="JW">
    <w:p w14:paraId="0023F785" w14:textId="77777777" w:rsidR="006E4212" w:rsidRDefault="006E4212" w:rsidP="00D77D36">
      <w:pPr>
        <w:pStyle w:val="CommentText"/>
      </w:pPr>
      <w:r>
        <w:rPr>
          <w:rStyle w:val="CommentReference"/>
        </w:rPr>
        <w:annotationRef/>
      </w:r>
      <w:r>
        <w:t xml:space="preserve">Visual vs. Auditiv-visual &amp; auditiv vs. Auditiv-visual </w:t>
      </w:r>
    </w:p>
  </w:comment>
  <w:comment w:id="8" w:author="Julius Welzel" w:date="2023-01-13T14:05:00Z" w:initials="JW">
    <w:p w14:paraId="0586A685" w14:textId="77777777" w:rsidR="006E4212" w:rsidRDefault="006E4212" w:rsidP="00CD41FB">
      <w:pPr>
        <w:pStyle w:val="CommentText"/>
      </w:pPr>
      <w:r>
        <w:rPr>
          <w:rStyle w:val="CommentReference"/>
        </w:rPr>
        <w:annotationRef/>
      </w:r>
      <w:r>
        <w:t>Pupille und Tremor</w:t>
      </w:r>
    </w:p>
  </w:comment>
  <w:comment w:id="9" w:author="Jos Becktepe" w:date="2022-12-22T14:35:00Z" w:initials="JB">
    <w:p w14:paraId="69991EC1" w14:textId="54371F8A" w:rsidR="00E94553" w:rsidRDefault="00032A74" w:rsidP="00870C87">
      <w:pPr>
        <w:jc w:val="left"/>
      </w:pPr>
      <w:r>
        <w:rPr>
          <w:rStyle w:val="CommentReference"/>
        </w:rPr>
        <w:annotationRef/>
      </w:r>
      <w:r w:rsidR="00E94553">
        <w:rPr>
          <w:rFonts w:asciiTheme="minorHAnsi" w:eastAsiaTheme="minorHAnsi" w:hAnsiTheme="minorHAnsi" w:cstheme="minorBidi"/>
          <w:color w:val="auto"/>
          <w:sz w:val="24"/>
          <w:szCs w:val="24"/>
          <w:lang w:val="de-DE"/>
        </w:rPr>
        <w:t>Abbildungen noch nach Gruppenzugehörigkeit aufteilen (wie wir letztes Mal besprochen hatten), siehe Kommentar oben</w:t>
      </w:r>
    </w:p>
  </w:comment>
  <w:comment w:id="10" w:author="Jos Becktepe" w:date="2022-12-09T14:27:00Z" w:initials="JB">
    <w:p w14:paraId="2F8333E6" w14:textId="478873C5" w:rsidR="00CC0F57" w:rsidRDefault="00CC0F57" w:rsidP="00730F1A">
      <w:pPr>
        <w:jc w:val="left"/>
      </w:pPr>
      <w:r>
        <w:rPr>
          <w:rStyle w:val="CommentReference"/>
        </w:rPr>
        <w:annotationRef/>
      </w:r>
      <w:r>
        <w:rPr>
          <w:rFonts w:asciiTheme="minorHAnsi" w:eastAsiaTheme="minorHAnsi" w:hAnsiTheme="minorHAnsi" w:cstheme="minorBidi"/>
          <w:color w:val="auto"/>
          <w:sz w:val="24"/>
          <w:szCs w:val="24"/>
          <w:lang w:val="de-DE"/>
        </w:rPr>
        <w:t>Fig. 3: noch time series data force tremor ergänzen, in den Methodenteil packen</w:t>
      </w:r>
    </w:p>
  </w:comment>
  <w:comment w:id="11" w:author="Julius Welzel" w:date="2023-01-13T14:15:00Z" w:initials="JW">
    <w:p w14:paraId="6EC03DD0" w14:textId="77777777" w:rsidR="003069B7" w:rsidRDefault="003069B7" w:rsidP="005B4720">
      <w:pPr>
        <w:pStyle w:val="CommentText"/>
      </w:pPr>
      <w:r>
        <w:rPr>
          <w:rStyle w:val="CommentReference"/>
        </w:rPr>
        <w:annotationRef/>
      </w:r>
      <w:r>
        <w:t>Same time window for tremor data and cut baseline shorter</w:t>
      </w:r>
    </w:p>
  </w:comment>
  <w:comment w:id="12" w:author="Jos Becktepe" w:date="2022-12-21T10:57:00Z" w:initials="JB">
    <w:p w14:paraId="5178D80C" w14:textId="3655F2C2" w:rsidR="00A139C2" w:rsidRDefault="00A139C2" w:rsidP="003F47CA">
      <w:pPr>
        <w:jc w:val="left"/>
      </w:pPr>
      <w:r>
        <w:rPr>
          <w:rStyle w:val="CommentReference"/>
        </w:rPr>
        <w:annotationRef/>
      </w:r>
      <w:r>
        <w:rPr>
          <w:rFonts w:asciiTheme="minorHAnsi" w:eastAsiaTheme="minorHAnsi" w:hAnsiTheme="minorHAnsi" w:cstheme="minorBidi"/>
          <w:color w:val="auto"/>
          <w:sz w:val="24"/>
          <w:szCs w:val="24"/>
          <w:lang w:val="de-DE"/>
        </w:rPr>
        <w:t>Das sollten wir etwas spezifizieren und dafür benötigen wir noch Quellen…</w:t>
      </w:r>
    </w:p>
  </w:comment>
  <w:comment w:id="13" w:author="Julius Welzel" w:date="2023-01-13T14:19:00Z" w:initials="JW">
    <w:p w14:paraId="1A7D1B92" w14:textId="77777777" w:rsidR="00144D4F" w:rsidRDefault="00144D4F" w:rsidP="00F134D7">
      <w:pPr>
        <w:pStyle w:val="CommentText"/>
      </w:pPr>
      <w:r>
        <w:rPr>
          <w:rStyle w:val="CommentReference"/>
        </w:rPr>
        <w:annotationRef/>
      </w:r>
      <w:r>
        <w:t>Independent of feedback tremor worsens</w:t>
      </w:r>
    </w:p>
  </w:comment>
  <w:comment w:id="14" w:author="Jos Becktepe" w:date="2022-12-22T13:59:00Z" w:initials="JB">
    <w:p w14:paraId="25C940F0" w14:textId="7D0E4996" w:rsidR="003161E0" w:rsidRDefault="003161E0" w:rsidP="005F0276">
      <w:pPr>
        <w:jc w:val="left"/>
      </w:pPr>
      <w:r>
        <w:rPr>
          <w:rStyle w:val="CommentReference"/>
        </w:rPr>
        <w:annotationRef/>
      </w:r>
      <w:r>
        <w:rPr>
          <w:rFonts w:asciiTheme="minorHAnsi" w:eastAsiaTheme="minorHAnsi" w:hAnsiTheme="minorHAnsi" w:cstheme="minorBidi"/>
          <w:color w:val="auto"/>
          <w:sz w:val="24"/>
          <w:szCs w:val="24"/>
          <w:lang w:val="de-DE"/>
        </w:rPr>
        <w:t>Das ist jetzt schon ziemlich spekulativ, wäre aber am ehesten was wir glauben, oder?</w:t>
      </w:r>
    </w:p>
  </w:comment>
  <w:comment w:id="15" w:author="Jos Becktepe" w:date="2022-12-21T16:45:00Z" w:initials="JB">
    <w:p w14:paraId="72D7AE21" w14:textId="5565742F" w:rsidR="00D733C3" w:rsidRDefault="00D733C3" w:rsidP="00253E50">
      <w:pPr>
        <w:jc w:val="left"/>
      </w:pPr>
      <w:r>
        <w:rPr>
          <w:rStyle w:val="CommentReference"/>
        </w:rPr>
        <w:annotationRef/>
      </w:r>
      <w:r>
        <w:rPr>
          <w:rFonts w:asciiTheme="minorHAnsi" w:eastAsiaTheme="minorHAnsi" w:hAnsiTheme="minorHAnsi" w:cstheme="minorBidi"/>
          <w:color w:val="auto"/>
          <w:sz w:val="24"/>
          <w:szCs w:val="24"/>
          <w:lang w:val="de-DE"/>
        </w:rPr>
        <w:t>Bitte nie den Begriff „subjects“ in Studie mit Patienten verwenden, wurde mir schon mal von einem Reviewer um die Ohren gehauen (und das zu Rech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24A46A" w15:done="1"/>
  <w15:commentEx w15:paraId="5CC5CF15" w15:done="1"/>
  <w15:commentEx w15:paraId="520D958E" w15:done="1"/>
  <w15:commentEx w15:paraId="59FE7682" w15:done="1"/>
  <w15:commentEx w15:paraId="39641C7F" w15:done="1"/>
  <w15:commentEx w15:paraId="0023F785" w15:paraIdParent="39641C7F" w15:done="1"/>
  <w15:commentEx w15:paraId="0586A685" w15:paraIdParent="39641C7F" w15:done="1"/>
  <w15:commentEx w15:paraId="69991EC1" w15:done="1"/>
  <w15:commentEx w15:paraId="2F8333E6" w15:done="1"/>
  <w15:commentEx w15:paraId="6EC03DD0" w15:paraIdParent="2F8333E6" w15:done="1"/>
  <w15:commentEx w15:paraId="5178D80C" w15:done="0"/>
  <w15:commentEx w15:paraId="1A7D1B92" w15:paraIdParent="5178D80C" w15:done="0"/>
  <w15:commentEx w15:paraId="25C940F0" w15:done="0"/>
  <w15:commentEx w15:paraId="72D7AE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D5536" w16cex:dateUtc="2023-01-26T18:38:00Z"/>
  <w16cex:commentExtensible w16cex:durableId="27343F89" w16cex:dateUtc="2022-12-02T08:10:00Z"/>
  <w16cex:commentExtensible w16cex:durableId="27343DC4" w16cex:dateUtc="2022-12-02T08:03:00Z"/>
  <w16cex:commentExtensible w16cex:durableId="272DE3F6" w16cex:dateUtc="2022-11-27T12:26:00Z"/>
  <w16cex:commentExtensible w16cex:durableId="274EEAB2" w16cex:dateUtc="2022-12-22T13:39:00Z"/>
  <w16cex:commentExtensible w16cex:durableId="276BE397" w16cex:dateUtc="2023-01-13T13:05:00Z"/>
  <w16cex:commentExtensible w16cex:durableId="276BE3A0" w16cex:dateUtc="2023-01-13T13:05:00Z"/>
  <w16cex:commentExtensible w16cex:durableId="274EE9C1" w16cex:dateUtc="2022-12-22T13:35:00Z"/>
  <w16cex:commentExtensible w16cex:durableId="273DC467" w16cex:dateUtc="2022-12-09T13:27:00Z"/>
  <w16cex:commentExtensible w16cex:durableId="276BE5F0" w16cex:dateUtc="2023-01-13T13:15:00Z"/>
  <w16cex:commentExtensible w16cex:durableId="274D6529" w16cex:dateUtc="2022-12-21T09:57:00Z"/>
  <w16cex:commentExtensible w16cex:durableId="276BE6DF" w16cex:dateUtc="2023-01-13T13:19:00Z"/>
  <w16cex:commentExtensible w16cex:durableId="274EE14F" w16cex:dateUtc="2022-12-22T12:59:00Z"/>
  <w16cex:commentExtensible w16cex:durableId="274DB69C" w16cex:dateUtc="2022-12-21T15: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24A46A" w16cid:durableId="277D5536"/>
  <w16cid:commentId w16cid:paraId="5CC5CF15" w16cid:durableId="27343F89"/>
  <w16cid:commentId w16cid:paraId="520D958E" w16cid:durableId="27343DC4"/>
  <w16cid:commentId w16cid:paraId="59FE7682" w16cid:durableId="272DE3F6"/>
  <w16cid:commentId w16cid:paraId="39641C7F" w16cid:durableId="274EEAB2"/>
  <w16cid:commentId w16cid:paraId="0023F785" w16cid:durableId="276BE397"/>
  <w16cid:commentId w16cid:paraId="0586A685" w16cid:durableId="276BE3A0"/>
  <w16cid:commentId w16cid:paraId="69991EC1" w16cid:durableId="274EE9C1"/>
  <w16cid:commentId w16cid:paraId="2F8333E6" w16cid:durableId="273DC467"/>
  <w16cid:commentId w16cid:paraId="6EC03DD0" w16cid:durableId="276BE5F0"/>
  <w16cid:commentId w16cid:paraId="5178D80C" w16cid:durableId="274D6529"/>
  <w16cid:commentId w16cid:paraId="1A7D1B92" w16cid:durableId="276BE6DF"/>
  <w16cid:commentId w16cid:paraId="25C940F0" w16cid:durableId="274EE14F"/>
  <w16cid:commentId w16cid:paraId="72D7AE21" w16cid:durableId="274DB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EFD5F" w14:textId="77777777" w:rsidR="008940D5" w:rsidRDefault="008940D5" w:rsidP="004C08D8">
      <w:r>
        <w:separator/>
      </w:r>
    </w:p>
    <w:p w14:paraId="2A4AF5E9" w14:textId="77777777" w:rsidR="008940D5" w:rsidRDefault="008940D5" w:rsidP="004C08D8"/>
  </w:endnote>
  <w:endnote w:type="continuationSeparator" w:id="0">
    <w:p w14:paraId="68BA5E50" w14:textId="77777777" w:rsidR="008940D5" w:rsidRDefault="008940D5" w:rsidP="004C08D8">
      <w:r>
        <w:continuationSeparator/>
      </w:r>
    </w:p>
    <w:p w14:paraId="50C10ECF" w14:textId="77777777" w:rsidR="008940D5" w:rsidRDefault="008940D5" w:rsidP="004C08D8"/>
  </w:endnote>
  <w:endnote w:type="continuationNotice" w:id="1">
    <w:p w14:paraId="5F27851D" w14:textId="77777777" w:rsidR="008940D5" w:rsidRDefault="008940D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B52CF" w14:textId="77777777" w:rsidR="008940D5" w:rsidRDefault="008940D5" w:rsidP="004C08D8">
      <w:r>
        <w:separator/>
      </w:r>
    </w:p>
    <w:p w14:paraId="73E4BC4B" w14:textId="77777777" w:rsidR="008940D5" w:rsidRDefault="008940D5" w:rsidP="004C08D8"/>
  </w:footnote>
  <w:footnote w:type="continuationSeparator" w:id="0">
    <w:p w14:paraId="2A4FF5B4" w14:textId="77777777" w:rsidR="008940D5" w:rsidRDefault="008940D5" w:rsidP="004C08D8">
      <w:r>
        <w:continuationSeparator/>
      </w:r>
    </w:p>
    <w:p w14:paraId="5891BCC7" w14:textId="77777777" w:rsidR="008940D5" w:rsidRDefault="008940D5" w:rsidP="004C08D8"/>
  </w:footnote>
  <w:footnote w:type="continuationNotice" w:id="1">
    <w:p w14:paraId="34F1466C" w14:textId="77777777" w:rsidR="008940D5" w:rsidRDefault="008940D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9"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29"/>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7"/>
  </w:num>
  <w:num w:numId="21" w16cid:durableId="169101999">
    <w:abstractNumId w:val="2"/>
  </w:num>
  <w:num w:numId="22" w16cid:durableId="1248004596">
    <w:abstractNumId w:val="1"/>
  </w:num>
  <w:num w:numId="23" w16cid:durableId="548764830">
    <w:abstractNumId w:val="26"/>
  </w:num>
  <w:num w:numId="24" w16cid:durableId="625165750">
    <w:abstractNumId w:val="15"/>
  </w:num>
  <w:num w:numId="25" w16cid:durableId="1583876289">
    <w:abstractNumId w:val="18"/>
  </w:num>
  <w:num w:numId="26" w16cid:durableId="705252101">
    <w:abstractNumId w:val="24"/>
  </w:num>
  <w:num w:numId="27" w16cid:durableId="600338832">
    <w:abstractNumId w:val="28"/>
  </w:num>
  <w:num w:numId="28" w16cid:durableId="1019818417">
    <w:abstractNumId w:val="9"/>
  </w:num>
  <w:num w:numId="29" w16cid:durableId="1832063290">
    <w:abstractNumId w:val="5"/>
  </w:num>
  <w:num w:numId="30" w16cid:durableId="175095478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rson w15:author="Jos Becktepe">
    <w15:presenceInfo w15:providerId="Windows Live" w15:userId="899782884b80bc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043&lt;/item&gt;&lt;item&gt;1136&lt;/item&gt;&lt;item&gt;1192&lt;/item&gt;&lt;item&gt;1247&lt;/item&gt;&lt;item&gt;1314&lt;/item&gt;&lt;item&gt;1315&lt;/item&gt;&lt;item&gt;1317&lt;/item&gt;&lt;item&gt;1630&lt;/item&gt;&lt;item&gt;1654&lt;/item&gt;&lt;item&gt;1666&lt;/item&gt;&lt;item&gt;1667&lt;/item&gt;&lt;item&gt;1668&lt;/item&gt;&lt;item&gt;1669&lt;/item&gt;&lt;item&gt;1683&lt;/item&gt;&lt;/record-ids&gt;&lt;/item&gt;&lt;/Libraries&gt;"/>
  </w:docVars>
  <w:rsids>
    <w:rsidRoot w:val="00BF7C64"/>
    <w:rsid w:val="00001E82"/>
    <w:rsid w:val="0000468F"/>
    <w:rsid w:val="0001097D"/>
    <w:rsid w:val="000123DF"/>
    <w:rsid w:val="000138A9"/>
    <w:rsid w:val="00014D45"/>
    <w:rsid w:val="000150E1"/>
    <w:rsid w:val="000157D1"/>
    <w:rsid w:val="000167B4"/>
    <w:rsid w:val="00020F5C"/>
    <w:rsid w:val="0002132C"/>
    <w:rsid w:val="000243C9"/>
    <w:rsid w:val="0002552F"/>
    <w:rsid w:val="00032A74"/>
    <w:rsid w:val="000335F0"/>
    <w:rsid w:val="0003647A"/>
    <w:rsid w:val="000364AF"/>
    <w:rsid w:val="00041065"/>
    <w:rsid w:val="00041920"/>
    <w:rsid w:val="0004275E"/>
    <w:rsid w:val="00042C50"/>
    <w:rsid w:val="000511AE"/>
    <w:rsid w:val="000544A4"/>
    <w:rsid w:val="00054C03"/>
    <w:rsid w:val="0005669F"/>
    <w:rsid w:val="000617D7"/>
    <w:rsid w:val="00064CF1"/>
    <w:rsid w:val="00067166"/>
    <w:rsid w:val="000672FE"/>
    <w:rsid w:val="00076A94"/>
    <w:rsid w:val="0008295E"/>
    <w:rsid w:val="00085AD2"/>
    <w:rsid w:val="0008690E"/>
    <w:rsid w:val="00087EE0"/>
    <w:rsid w:val="0009155E"/>
    <w:rsid w:val="000932EC"/>
    <w:rsid w:val="00093E7F"/>
    <w:rsid w:val="000958EF"/>
    <w:rsid w:val="000976DD"/>
    <w:rsid w:val="000A1118"/>
    <w:rsid w:val="000A139C"/>
    <w:rsid w:val="000A3583"/>
    <w:rsid w:val="000A534D"/>
    <w:rsid w:val="000B1B4D"/>
    <w:rsid w:val="000B61CD"/>
    <w:rsid w:val="000C3034"/>
    <w:rsid w:val="000C394B"/>
    <w:rsid w:val="000C5483"/>
    <w:rsid w:val="000C65E7"/>
    <w:rsid w:val="000D0E98"/>
    <w:rsid w:val="000D5B0F"/>
    <w:rsid w:val="000D74F2"/>
    <w:rsid w:val="000E2EB5"/>
    <w:rsid w:val="000E38D9"/>
    <w:rsid w:val="000E57D7"/>
    <w:rsid w:val="00101F99"/>
    <w:rsid w:val="001041E3"/>
    <w:rsid w:val="001059D3"/>
    <w:rsid w:val="001065B0"/>
    <w:rsid w:val="0011255E"/>
    <w:rsid w:val="00113DCE"/>
    <w:rsid w:val="00116AE1"/>
    <w:rsid w:val="00122A1E"/>
    <w:rsid w:val="00124A28"/>
    <w:rsid w:val="00125E12"/>
    <w:rsid w:val="00130995"/>
    <w:rsid w:val="00131265"/>
    <w:rsid w:val="00131AE5"/>
    <w:rsid w:val="00140B57"/>
    <w:rsid w:val="00140C9A"/>
    <w:rsid w:val="001422EC"/>
    <w:rsid w:val="00142E6D"/>
    <w:rsid w:val="00144D4F"/>
    <w:rsid w:val="0014754A"/>
    <w:rsid w:val="00157FAE"/>
    <w:rsid w:val="00172436"/>
    <w:rsid w:val="00180850"/>
    <w:rsid w:val="00183194"/>
    <w:rsid w:val="00183225"/>
    <w:rsid w:val="001843E2"/>
    <w:rsid w:val="00185AD1"/>
    <w:rsid w:val="00186510"/>
    <w:rsid w:val="001878A5"/>
    <w:rsid w:val="0019494A"/>
    <w:rsid w:val="001A156E"/>
    <w:rsid w:val="001A2869"/>
    <w:rsid w:val="001A4B0F"/>
    <w:rsid w:val="001A5BB1"/>
    <w:rsid w:val="001B02BF"/>
    <w:rsid w:val="001B3804"/>
    <w:rsid w:val="001B4535"/>
    <w:rsid w:val="001B478E"/>
    <w:rsid w:val="001B6651"/>
    <w:rsid w:val="001C0517"/>
    <w:rsid w:val="001C4A5C"/>
    <w:rsid w:val="001C5415"/>
    <w:rsid w:val="001C6E7F"/>
    <w:rsid w:val="001D0759"/>
    <w:rsid w:val="001D155D"/>
    <w:rsid w:val="001D32CD"/>
    <w:rsid w:val="001D5537"/>
    <w:rsid w:val="001D7F03"/>
    <w:rsid w:val="001E047B"/>
    <w:rsid w:val="001E1C27"/>
    <w:rsid w:val="001E2C58"/>
    <w:rsid w:val="001E7770"/>
    <w:rsid w:val="001F0950"/>
    <w:rsid w:val="001F1576"/>
    <w:rsid w:val="001F5378"/>
    <w:rsid w:val="001F543C"/>
    <w:rsid w:val="001F5C33"/>
    <w:rsid w:val="001F7628"/>
    <w:rsid w:val="001F7739"/>
    <w:rsid w:val="0020014E"/>
    <w:rsid w:val="002045DC"/>
    <w:rsid w:val="002065AC"/>
    <w:rsid w:val="00211116"/>
    <w:rsid w:val="00211D71"/>
    <w:rsid w:val="00212841"/>
    <w:rsid w:val="00213A6C"/>
    <w:rsid w:val="00216760"/>
    <w:rsid w:val="002247C2"/>
    <w:rsid w:val="002259C4"/>
    <w:rsid w:val="002331A1"/>
    <w:rsid w:val="00235B1B"/>
    <w:rsid w:val="0023684F"/>
    <w:rsid w:val="00236C72"/>
    <w:rsid w:val="00245246"/>
    <w:rsid w:val="002463EE"/>
    <w:rsid w:val="0025102A"/>
    <w:rsid w:val="0025214B"/>
    <w:rsid w:val="0025219F"/>
    <w:rsid w:val="002574E3"/>
    <w:rsid w:val="00263765"/>
    <w:rsid w:val="002641BB"/>
    <w:rsid w:val="00267434"/>
    <w:rsid w:val="00267ADB"/>
    <w:rsid w:val="00270316"/>
    <w:rsid w:val="00270E4C"/>
    <w:rsid w:val="0027284E"/>
    <w:rsid w:val="002736E0"/>
    <w:rsid w:val="00274705"/>
    <w:rsid w:val="0027778A"/>
    <w:rsid w:val="00277A48"/>
    <w:rsid w:val="00280002"/>
    <w:rsid w:val="0028249F"/>
    <w:rsid w:val="00286DDD"/>
    <w:rsid w:val="00287937"/>
    <w:rsid w:val="00293FD3"/>
    <w:rsid w:val="002952CB"/>
    <w:rsid w:val="002A1DD3"/>
    <w:rsid w:val="002A4566"/>
    <w:rsid w:val="002B3CA6"/>
    <w:rsid w:val="002B52DE"/>
    <w:rsid w:val="002C21B3"/>
    <w:rsid w:val="002C2DBE"/>
    <w:rsid w:val="002C40BA"/>
    <w:rsid w:val="002C41DE"/>
    <w:rsid w:val="002C4C0E"/>
    <w:rsid w:val="002D0413"/>
    <w:rsid w:val="002D08E4"/>
    <w:rsid w:val="002D191C"/>
    <w:rsid w:val="002D2398"/>
    <w:rsid w:val="002D33DE"/>
    <w:rsid w:val="002D3CCA"/>
    <w:rsid w:val="002D7342"/>
    <w:rsid w:val="002E2438"/>
    <w:rsid w:val="002E28EA"/>
    <w:rsid w:val="002E3EB2"/>
    <w:rsid w:val="002E5BA9"/>
    <w:rsid w:val="002F16D2"/>
    <w:rsid w:val="002F3E5D"/>
    <w:rsid w:val="002F3F76"/>
    <w:rsid w:val="002F517D"/>
    <w:rsid w:val="00303813"/>
    <w:rsid w:val="0030482C"/>
    <w:rsid w:val="00305F5F"/>
    <w:rsid w:val="003069B7"/>
    <w:rsid w:val="00307554"/>
    <w:rsid w:val="00307722"/>
    <w:rsid w:val="00314459"/>
    <w:rsid w:val="00314906"/>
    <w:rsid w:val="003161E0"/>
    <w:rsid w:val="00316AAA"/>
    <w:rsid w:val="00316CF2"/>
    <w:rsid w:val="0031733C"/>
    <w:rsid w:val="00325F17"/>
    <w:rsid w:val="003268D5"/>
    <w:rsid w:val="00327E4F"/>
    <w:rsid w:val="0033253B"/>
    <w:rsid w:val="00343E84"/>
    <w:rsid w:val="00346B56"/>
    <w:rsid w:val="00347FCB"/>
    <w:rsid w:val="00350B4B"/>
    <w:rsid w:val="00355531"/>
    <w:rsid w:val="003558FB"/>
    <w:rsid w:val="003619D4"/>
    <w:rsid w:val="00363EC1"/>
    <w:rsid w:val="00364686"/>
    <w:rsid w:val="00367F4F"/>
    <w:rsid w:val="0037185C"/>
    <w:rsid w:val="00371DEA"/>
    <w:rsid w:val="00371DED"/>
    <w:rsid w:val="00374DA1"/>
    <w:rsid w:val="00376B90"/>
    <w:rsid w:val="00383A9B"/>
    <w:rsid w:val="00383D47"/>
    <w:rsid w:val="00386659"/>
    <w:rsid w:val="00390657"/>
    <w:rsid w:val="00395E71"/>
    <w:rsid w:val="003A3350"/>
    <w:rsid w:val="003A469A"/>
    <w:rsid w:val="003A57DC"/>
    <w:rsid w:val="003A5EC8"/>
    <w:rsid w:val="003A74B3"/>
    <w:rsid w:val="003B04D8"/>
    <w:rsid w:val="003B37E5"/>
    <w:rsid w:val="003B5FD1"/>
    <w:rsid w:val="003B6E97"/>
    <w:rsid w:val="003B750A"/>
    <w:rsid w:val="003C581F"/>
    <w:rsid w:val="003C753B"/>
    <w:rsid w:val="003D5F8A"/>
    <w:rsid w:val="003D6B2A"/>
    <w:rsid w:val="003E0533"/>
    <w:rsid w:val="003E1391"/>
    <w:rsid w:val="003E14BD"/>
    <w:rsid w:val="003F40EB"/>
    <w:rsid w:val="003F70B7"/>
    <w:rsid w:val="00401154"/>
    <w:rsid w:val="00401A82"/>
    <w:rsid w:val="004027C8"/>
    <w:rsid w:val="00403343"/>
    <w:rsid w:val="004035DA"/>
    <w:rsid w:val="004055A1"/>
    <w:rsid w:val="004058B0"/>
    <w:rsid w:val="004139D4"/>
    <w:rsid w:val="00417986"/>
    <w:rsid w:val="004203AD"/>
    <w:rsid w:val="00420836"/>
    <w:rsid w:val="00425607"/>
    <w:rsid w:val="00431137"/>
    <w:rsid w:val="00433159"/>
    <w:rsid w:val="00434AAF"/>
    <w:rsid w:val="00435DD6"/>
    <w:rsid w:val="004360DE"/>
    <w:rsid w:val="004365DE"/>
    <w:rsid w:val="00441307"/>
    <w:rsid w:val="00441C5E"/>
    <w:rsid w:val="0044269D"/>
    <w:rsid w:val="00444B14"/>
    <w:rsid w:val="00447711"/>
    <w:rsid w:val="00451E7D"/>
    <w:rsid w:val="0045639C"/>
    <w:rsid w:val="0045764B"/>
    <w:rsid w:val="0046330C"/>
    <w:rsid w:val="00464385"/>
    <w:rsid w:val="00470193"/>
    <w:rsid w:val="00470694"/>
    <w:rsid w:val="004725BB"/>
    <w:rsid w:val="00474CE4"/>
    <w:rsid w:val="004802A4"/>
    <w:rsid w:val="0048069B"/>
    <w:rsid w:val="00484298"/>
    <w:rsid w:val="0048497C"/>
    <w:rsid w:val="00484EE4"/>
    <w:rsid w:val="00485DEC"/>
    <w:rsid w:val="0048606E"/>
    <w:rsid w:val="00493CFE"/>
    <w:rsid w:val="00494C41"/>
    <w:rsid w:val="004966D2"/>
    <w:rsid w:val="004A54BB"/>
    <w:rsid w:val="004A7F5A"/>
    <w:rsid w:val="004B07AC"/>
    <w:rsid w:val="004B3CE1"/>
    <w:rsid w:val="004B471A"/>
    <w:rsid w:val="004B4CA3"/>
    <w:rsid w:val="004B522C"/>
    <w:rsid w:val="004B61BF"/>
    <w:rsid w:val="004C058F"/>
    <w:rsid w:val="004C08D8"/>
    <w:rsid w:val="004C1610"/>
    <w:rsid w:val="004C7D1B"/>
    <w:rsid w:val="004D1CE6"/>
    <w:rsid w:val="004D3349"/>
    <w:rsid w:val="004D455F"/>
    <w:rsid w:val="004D7E93"/>
    <w:rsid w:val="004E2B27"/>
    <w:rsid w:val="004E49F5"/>
    <w:rsid w:val="004E50C2"/>
    <w:rsid w:val="004E5FD3"/>
    <w:rsid w:val="004F0D09"/>
    <w:rsid w:val="004F18A8"/>
    <w:rsid w:val="004F1B9D"/>
    <w:rsid w:val="004F339C"/>
    <w:rsid w:val="00504091"/>
    <w:rsid w:val="00504DFB"/>
    <w:rsid w:val="00506E07"/>
    <w:rsid w:val="00510292"/>
    <w:rsid w:val="00511136"/>
    <w:rsid w:val="005131C7"/>
    <w:rsid w:val="00513932"/>
    <w:rsid w:val="0051394E"/>
    <w:rsid w:val="00522634"/>
    <w:rsid w:val="00524BCB"/>
    <w:rsid w:val="00524E06"/>
    <w:rsid w:val="0052571B"/>
    <w:rsid w:val="005259F1"/>
    <w:rsid w:val="0052767F"/>
    <w:rsid w:val="00527A60"/>
    <w:rsid w:val="00527F47"/>
    <w:rsid w:val="00530A1C"/>
    <w:rsid w:val="00531D9E"/>
    <w:rsid w:val="0053419D"/>
    <w:rsid w:val="00535317"/>
    <w:rsid w:val="00540BBF"/>
    <w:rsid w:val="00541C2B"/>
    <w:rsid w:val="00541FA4"/>
    <w:rsid w:val="00542FE1"/>
    <w:rsid w:val="00543552"/>
    <w:rsid w:val="00546F1F"/>
    <w:rsid w:val="005508A7"/>
    <w:rsid w:val="00550A7E"/>
    <w:rsid w:val="00552721"/>
    <w:rsid w:val="00553E39"/>
    <w:rsid w:val="005559A3"/>
    <w:rsid w:val="00555C30"/>
    <w:rsid w:val="005577BF"/>
    <w:rsid w:val="005639FE"/>
    <w:rsid w:val="00572E33"/>
    <w:rsid w:val="00574C41"/>
    <w:rsid w:val="00575070"/>
    <w:rsid w:val="00576EAF"/>
    <w:rsid w:val="00577E42"/>
    <w:rsid w:val="0058171B"/>
    <w:rsid w:val="00581CB1"/>
    <w:rsid w:val="005840C9"/>
    <w:rsid w:val="00590D52"/>
    <w:rsid w:val="0059156B"/>
    <w:rsid w:val="0059212C"/>
    <w:rsid w:val="00593820"/>
    <w:rsid w:val="00597EB2"/>
    <w:rsid w:val="005A0526"/>
    <w:rsid w:val="005A2017"/>
    <w:rsid w:val="005A3EFB"/>
    <w:rsid w:val="005A6F5C"/>
    <w:rsid w:val="005A7C0F"/>
    <w:rsid w:val="005B1C76"/>
    <w:rsid w:val="005B488C"/>
    <w:rsid w:val="005C0E84"/>
    <w:rsid w:val="005C1A12"/>
    <w:rsid w:val="005C1AB1"/>
    <w:rsid w:val="005C4600"/>
    <w:rsid w:val="005C571F"/>
    <w:rsid w:val="005C5FA4"/>
    <w:rsid w:val="005D3924"/>
    <w:rsid w:val="005D3B53"/>
    <w:rsid w:val="005D69D1"/>
    <w:rsid w:val="005D7615"/>
    <w:rsid w:val="005E247E"/>
    <w:rsid w:val="005E473D"/>
    <w:rsid w:val="005E772B"/>
    <w:rsid w:val="005F0B23"/>
    <w:rsid w:val="005F1ED3"/>
    <w:rsid w:val="005F356C"/>
    <w:rsid w:val="005F3688"/>
    <w:rsid w:val="005F3AEE"/>
    <w:rsid w:val="005F413F"/>
    <w:rsid w:val="005F4951"/>
    <w:rsid w:val="00606404"/>
    <w:rsid w:val="00623127"/>
    <w:rsid w:val="00623B1A"/>
    <w:rsid w:val="00624A21"/>
    <w:rsid w:val="00625776"/>
    <w:rsid w:val="00625A4B"/>
    <w:rsid w:val="006276A3"/>
    <w:rsid w:val="0063074F"/>
    <w:rsid w:val="006309B8"/>
    <w:rsid w:val="006327AB"/>
    <w:rsid w:val="00632853"/>
    <w:rsid w:val="00633619"/>
    <w:rsid w:val="00634D23"/>
    <w:rsid w:val="006367CF"/>
    <w:rsid w:val="00644243"/>
    <w:rsid w:val="00652A9A"/>
    <w:rsid w:val="006544BB"/>
    <w:rsid w:val="006554E9"/>
    <w:rsid w:val="006558F2"/>
    <w:rsid w:val="006562FB"/>
    <w:rsid w:val="00661C09"/>
    <w:rsid w:val="0067142B"/>
    <w:rsid w:val="0067568A"/>
    <w:rsid w:val="0067689A"/>
    <w:rsid w:val="00680749"/>
    <w:rsid w:val="006829A4"/>
    <w:rsid w:val="00683D55"/>
    <w:rsid w:val="00684958"/>
    <w:rsid w:val="00687E54"/>
    <w:rsid w:val="006949B0"/>
    <w:rsid w:val="006A2470"/>
    <w:rsid w:val="006A270E"/>
    <w:rsid w:val="006B0284"/>
    <w:rsid w:val="006B1377"/>
    <w:rsid w:val="006B1A86"/>
    <w:rsid w:val="006B4B96"/>
    <w:rsid w:val="006B56BB"/>
    <w:rsid w:val="006B5F1C"/>
    <w:rsid w:val="006B7760"/>
    <w:rsid w:val="006C04FF"/>
    <w:rsid w:val="006C4491"/>
    <w:rsid w:val="006C5D7E"/>
    <w:rsid w:val="006C687A"/>
    <w:rsid w:val="006D156B"/>
    <w:rsid w:val="006D4DEC"/>
    <w:rsid w:val="006D6A51"/>
    <w:rsid w:val="006D7DD8"/>
    <w:rsid w:val="006E0F62"/>
    <w:rsid w:val="006E3EC5"/>
    <w:rsid w:val="006E4212"/>
    <w:rsid w:val="006F1BDD"/>
    <w:rsid w:val="006F2CB9"/>
    <w:rsid w:val="006F38E8"/>
    <w:rsid w:val="006F6D2B"/>
    <w:rsid w:val="00701F2F"/>
    <w:rsid w:val="007044C2"/>
    <w:rsid w:val="00711CDC"/>
    <w:rsid w:val="00711CFE"/>
    <w:rsid w:val="00713192"/>
    <w:rsid w:val="00715F68"/>
    <w:rsid w:val="007235D8"/>
    <w:rsid w:val="007240D2"/>
    <w:rsid w:val="00731178"/>
    <w:rsid w:val="0073349E"/>
    <w:rsid w:val="00733F39"/>
    <w:rsid w:val="00737E74"/>
    <w:rsid w:val="00745536"/>
    <w:rsid w:val="00746768"/>
    <w:rsid w:val="00747CAD"/>
    <w:rsid w:val="00750463"/>
    <w:rsid w:val="00752569"/>
    <w:rsid w:val="0075371F"/>
    <w:rsid w:val="007541A8"/>
    <w:rsid w:val="007546A5"/>
    <w:rsid w:val="00761931"/>
    <w:rsid w:val="00772F13"/>
    <w:rsid w:val="00774CFF"/>
    <w:rsid w:val="00776345"/>
    <w:rsid w:val="007767B9"/>
    <w:rsid w:val="0077733A"/>
    <w:rsid w:val="0078019F"/>
    <w:rsid w:val="00781102"/>
    <w:rsid w:val="00782B5D"/>
    <w:rsid w:val="00783B20"/>
    <w:rsid w:val="0079047D"/>
    <w:rsid w:val="007914E1"/>
    <w:rsid w:val="007918AB"/>
    <w:rsid w:val="00791C39"/>
    <w:rsid w:val="00792A84"/>
    <w:rsid w:val="00792F92"/>
    <w:rsid w:val="00794AEB"/>
    <w:rsid w:val="00794D6C"/>
    <w:rsid w:val="007A5032"/>
    <w:rsid w:val="007A53E9"/>
    <w:rsid w:val="007A549B"/>
    <w:rsid w:val="007A6289"/>
    <w:rsid w:val="007A7003"/>
    <w:rsid w:val="007B0496"/>
    <w:rsid w:val="007B0FBA"/>
    <w:rsid w:val="007B2A79"/>
    <w:rsid w:val="007B3D74"/>
    <w:rsid w:val="007B47A2"/>
    <w:rsid w:val="007B59C3"/>
    <w:rsid w:val="007C5087"/>
    <w:rsid w:val="007C6953"/>
    <w:rsid w:val="007D214C"/>
    <w:rsid w:val="007D2E4E"/>
    <w:rsid w:val="007D41F6"/>
    <w:rsid w:val="007D72EC"/>
    <w:rsid w:val="007E1F47"/>
    <w:rsid w:val="007E4B79"/>
    <w:rsid w:val="007E502F"/>
    <w:rsid w:val="007F5DC3"/>
    <w:rsid w:val="00800245"/>
    <w:rsid w:val="008061F0"/>
    <w:rsid w:val="008116AE"/>
    <w:rsid w:val="00816998"/>
    <w:rsid w:val="008173F7"/>
    <w:rsid w:val="008217FA"/>
    <w:rsid w:val="008237D6"/>
    <w:rsid w:val="008263A1"/>
    <w:rsid w:val="0082674A"/>
    <w:rsid w:val="00833972"/>
    <w:rsid w:val="00836A05"/>
    <w:rsid w:val="008378D8"/>
    <w:rsid w:val="008401CB"/>
    <w:rsid w:val="0084214A"/>
    <w:rsid w:val="00843128"/>
    <w:rsid w:val="008453B4"/>
    <w:rsid w:val="00845589"/>
    <w:rsid w:val="00847704"/>
    <w:rsid w:val="0085084C"/>
    <w:rsid w:val="00851AD4"/>
    <w:rsid w:val="00853560"/>
    <w:rsid w:val="00853A0C"/>
    <w:rsid w:val="00855AC3"/>
    <w:rsid w:val="00857BDF"/>
    <w:rsid w:val="00860077"/>
    <w:rsid w:val="00862D91"/>
    <w:rsid w:val="00865A72"/>
    <w:rsid w:val="0087133D"/>
    <w:rsid w:val="00873502"/>
    <w:rsid w:val="00874631"/>
    <w:rsid w:val="00874ECD"/>
    <w:rsid w:val="00876006"/>
    <w:rsid w:val="00885B28"/>
    <w:rsid w:val="008873B9"/>
    <w:rsid w:val="008924E1"/>
    <w:rsid w:val="00892B5D"/>
    <w:rsid w:val="008936E7"/>
    <w:rsid w:val="00893ABC"/>
    <w:rsid w:val="008940D5"/>
    <w:rsid w:val="008942C1"/>
    <w:rsid w:val="00895E94"/>
    <w:rsid w:val="00897030"/>
    <w:rsid w:val="00897B53"/>
    <w:rsid w:val="008B30A2"/>
    <w:rsid w:val="008B39EA"/>
    <w:rsid w:val="008B555B"/>
    <w:rsid w:val="008B7F30"/>
    <w:rsid w:val="008C3AFB"/>
    <w:rsid w:val="008C5723"/>
    <w:rsid w:val="008D62D6"/>
    <w:rsid w:val="008E0E25"/>
    <w:rsid w:val="008E71B3"/>
    <w:rsid w:val="008F00C6"/>
    <w:rsid w:val="008F0486"/>
    <w:rsid w:val="008F164E"/>
    <w:rsid w:val="008F2D3B"/>
    <w:rsid w:val="008F6AD2"/>
    <w:rsid w:val="00902792"/>
    <w:rsid w:val="0090602B"/>
    <w:rsid w:val="00906A4B"/>
    <w:rsid w:val="00913CE9"/>
    <w:rsid w:val="009140F8"/>
    <w:rsid w:val="00914286"/>
    <w:rsid w:val="009154BC"/>
    <w:rsid w:val="009208BA"/>
    <w:rsid w:val="00922A28"/>
    <w:rsid w:val="009306E5"/>
    <w:rsid w:val="00930F50"/>
    <w:rsid w:val="00931240"/>
    <w:rsid w:val="00932712"/>
    <w:rsid w:val="0093599A"/>
    <w:rsid w:val="00935C4C"/>
    <w:rsid w:val="00937E63"/>
    <w:rsid w:val="009518C0"/>
    <w:rsid w:val="0095470B"/>
    <w:rsid w:val="00955523"/>
    <w:rsid w:val="0095700D"/>
    <w:rsid w:val="00960DC6"/>
    <w:rsid w:val="009629DA"/>
    <w:rsid w:val="00964617"/>
    <w:rsid w:val="00966760"/>
    <w:rsid w:val="0096698D"/>
    <w:rsid w:val="0097582F"/>
    <w:rsid w:val="00977721"/>
    <w:rsid w:val="00984B9B"/>
    <w:rsid w:val="00986A00"/>
    <w:rsid w:val="00990724"/>
    <w:rsid w:val="00990A0E"/>
    <w:rsid w:val="0099116E"/>
    <w:rsid w:val="00991679"/>
    <w:rsid w:val="00991D5B"/>
    <w:rsid w:val="009A52C7"/>
    <w:rsid w:val="009A57A9"/>
    <w:rsid w:val="009B2D1E"/>
    <w:rsid w:val="009B3DC5"/>
    <w:rsid w:val="009B4970"/>
    <w:rsid w:val="009B630A"/>
    <w:rsid w:val="009B7038"/>
    <w:rsid w:val="009C028E"/>
    <w:rsid w:val="009C1735"/>
    <w:rsid w:val="009C17E4"/>
    <w:rsid w:val="009C437D"/>
    <w:rsid w:val="009D00B8"/>
    <w:rsid w:val="009D0A99"/>
    <w:rsid w:val="009D5D52"/>
    <w:rsid w:val="009D771E"/>
    <w:rsid w:val="009E13ED"/>
    <w:rsid w:val="009E1874"/>
    <w:rsid w:val="009E7206"/>
    <w:rsid w:val="009F12C4"/>
    <w:rsid w:val="00A03252"/>
    <w:rsid w:val="00A075AF"/>
    <w:rsid w:val="00A11AD0"/>
    <w:rsid w:val="00A139C2"/>
    <w:rsid w:val="00A22F9C"/>
    <w:rsid w:val="00A23106"/>
    <w:rsid w:val="00A23266"/>
    <w:rsid w:val="00A268B1"/>
    <w:rsid w:val="00A26EFF"/>
    <w:rsid w:val="00A27603"/>
    <w:rsid w:val="00A312C9"/>
    <w:rsid w:val="00A345CD"/>
    <w:rsid w:val="00A35771"/>
    <w:rsid w:val="00A45218"/>
    <w:rsid w:val="00A47738"/>
    <w:rsid w:val="00A534B6"/>
    <w:rsid w:val="00A53CA7"/>
    <w:rsid w:val="00A55D22"/>
    <w:rsid w:val="00A5631F"/>
    <w:rsid w:val="00A60539"/>
    <w:rsid w:val="00A6110E"/>
    <w:rsid w:val="00A62EDC"/>
    <w:rsid w:val="00A63C83"/>
    <w:rsid w:val="00A64E69"/>
    <w:rsid w:val="00A65C3E"/>
    <w:rsid w:val="00A67E82"/>
    <w:rsid w:val="00A75ADA"/>
    <w:rsid w:val="00A76F8C"/>
    <w:rsid w:val="00A80114"/>
    <w:rsid w:val="00A80329"/>
    <w:rsid w:val="00A80E07"/>
    <w:rsid w:val="00A82862"/>
    <w:rsid w:val="00A82905"/>
    <w:rsid w:val="00A8385B"/>
    <w:rsid w:val="00A8538A"/>
    <w:rsid w:val="00A90AFA"/>
    <w:rsid w:val="00A918EE"/>
    <w:rsid w:val="00A920C9"/>
    <w:rsid w:val="00A92E06"/>
    <w:rsid w:val="00A94892"/>
    <w:rsid w:val="00A94EA2"/>
    <w:rsid w:val="00A96C8F"/>
    <w:rsid w:val="00A9732B"/>
    <w:rsid w:val="00AA167A"/>
    <w:rsid w:val="00AA1887"/>
    <w:rsid w:val="00AA39D0"/>
    <w:rsid w:val="00AA55FF"/>
    <w:rsid w:val="00AA5C1E"/>
    <w:rsid w:val="00AA76D7"/>
    <w:rsid w:val="00AB13DF"/>
    <w:rsid w:val="00AB5E29"/>
    <w:rsid w:val="00AB7CAA"/>
    <w:rsid w:val="00AC062A"/>
    <w:rsid w:val="00AC1008"/>
    <w:rsid w:val="00AC2B50"/>
    <w:rsid w:val="00AC2FED"/>
    <w:rsid w:val="00AC6EF1"/>
    <w:rsid w:val="00AD143A"/>
    <w:rsid w:val="00AD3F3E"/>
    <w:rsid w:val="00AD6952"/>
    <w:rsid w:val="00AD6C37"/>
    <w:rsid w:val="00AE0E03"/>
    <w:rsid w:val="00AE2985"/>
    <w:rsid w:val="00AE2E93"/>
    <w:rsid w:val="00AE2E9D"/>
    <w:rsid w:val="00AE3FB7"/>
    <w:rsid w:val="00AE4440"/>
    <w:rsid w:val="00AF02FC"/>
    <w:rsid w:val="00AF03DB"/>
    <w:rsid w:val="00AF1002"/>
    <w:rsid w:val="00AF139F"/>
    <w:rsid w:val="00AF2D02"/>
    <w:rsid w:val="00AF4B2D"/>
    <w:rsid w:val="00AF4EFF"/>
    <w:rsid w:val="00B00C4E"/>
    <w:rsid w:val="00B0158F"/>
    <w:rsid w:val="00B01966"/>
    <w:rsid w:val="00B04B7A"/>
    <w:rsid w:val="00B06620"/>
    <w:rsid w:val="00B0691C"/>
    <w:rsid w:val="00B07AC6"/>
    <w:rsid w:val="00B105A3"/>
    <w:rsid w:val="00B14452"/>
    <w:rsid w:val="00B1504F"/>
    <w:rsid w:val="00B154E4"/>
    <w:rsid w:val="00B1578E"/>
    <w:rsid w:val="00B24776"/>
    <w:rsid w:val="00B2533D"/>
    <w:rsid w:val="00B37116"/>
    <w:rsid w:val="00B400A1"/>
    <w:rsid w:val="00B4288C"/>
    <w:rsid w:val="00B4753D"/>
    <w:rsid w:val="00B50941"/>
    <w:rsid w:val="00B532E5"/>
    <w:rsid w:val="00B60361"/>
    <w:rsid w:val="00B676AA"/>
    <w:rsid w:val="00B679F0"/>
    <w:rsid w:val="00B75644"/>
    <w:rsid w:val="00B7626A"/>
    <w:rsid w:val="00B9323E"/>
    <w:rsid w:val="00B9444E"/>
    <w:rsid w:val="00B95B4B"/>
    <w:rsid w:val="00BA1D69"/>
    <w:rsid w:val="00BA2485"/>
    <w:rsid w:val="00BA6221"/>
    <w:rsid w:val="00BA7EC9"/>
    <w:rsid w:val="00BB079C"/>
    <w:rsid w:val="00BB45CE"/>
    <w:rsid w:val="00BC2D5E"/>
    <w:rsid w:val="00BC3914"/>
    <w:rsid w:val="00BC7641"/>
    <w:rsid w:val="00BD1664"/>
    <w:rsid w:val="00BD53B5"/>
    <w:rsid w:val="00BD66DC"/>
    <w:rsid w:val="00BD695D"/>
    <w:rsid w:val="00BE0A61"/>
    <w:rsid w:val="00BE3219"/>
    <w:rsid w:val="00BE3968"/>
    <w:rsid w:val="00BE39EF"/>
    <w:rsid w:val="00BE46FF"/>
    <w:rsid w:val="00BF24B3"/>
    <w:rsid w:val="00BF2A6A"/>
    <w:rsid w:val="00BF3959"/>
    <w:rsid w:val="00BF7C64"/>
    <w:rsid w:val="00C10011"/>
    <w:rsid w:val="00C10117"/>
    <w:rsid w:val="00C120A5"/>
    <w:rsid w:val="00C142F4"/>
    <w:rsid w:val="00C20F93"/>
    <w:rsid w:val="00C22F98"/>
    <w:rsid w:val="00C23356"/>
    <w:rsid w:val="00C244F0"/>
    <w:rsid w:val="00C2793F"/>
    <w:rsid w:val="00C40F76"/>
    <w:rsid w:val="00C41276"/>
    <w:rsid w:val="00C42F15"/>
    <w:rsid w:val="00C43619"/>
    <w:rsid w:val="00C459BE"/>
    <w:rsid w:val="00C47532"/>
    <w:rsid w:val="00C5142F"/>
    <w:rsid w:val="00C51ECC"/>
    <w:rsid w:val="00C608AC"/>
    <w:rsid w:val="00C64264"/>
    <w:rsid w:val="00C66507"/>
    <w:rsid w:val="00C70B42"/>
    <w:rsid w:val="00C80054"/>
    <w:rsid w:val="00C84E35"/>
    <w:rsid w:val="00C90926"/>
    <w:rsid w:val="00C918BC"/>
    <w:rsid w:val="00C920EF"/>
    <w:rsid w:val="00C95387"/>
    <w:rsid w:val="00C9674F"/>
    <w:rsid w:val="00C97536"/>
    <w:rsid w:val="00C97E55"/>
    <w:rsid w:val="00CA0179"/>
    <w:rsid w:val="00CA42C7"/>
    <w:rsid w:val="00CA76C5"/>
    <w:rsid w:val="00CA7C0A"/>
    <w:rsid w:val="00CB0EAB"/>
    <w:rsid w:val="00CB3011"/>
    <w:rsid w:val="00CB7076"/>
    <w:rsid w:val="00CC0F57"/>
    <w:rsid w:val="00CC1C2A"/>
    <w:rsid w:val="00CC1D36"/>
    <w:rsid w:val="00CC2DA6"/>
    <w:rsid w:val="00CD3BE6"/>
    <w:rsid w:val="00CD3F2C"/>
    <w:rsid w:val="00CD7F86"/>
    <w:rsid w:val="00CE4277"/>
    <w:rsid w:val="00CE6872"/>
    <w:rsid w:val="00CE72FA"/>
    <w:rsid w:val="00CF12C6"/>
    <w:rsid w:val="00CF2384"/>
    <w:rsid w:val="00CF3D61"/>
    <w:rsid w:val="00CF6D91"/>
    <w:rsid w:val="00D003B9"/>
    <w:rsid w:val="00D01BF2"/>
    <w:rsid w:val="00D01DC2"/>
    <w:rsid w:val="00D0539F"/>
    <w:rsid w:val="00D06DB2"/>
    <w:rsid w:val="00D07AD2"/>
    <w:rsid w:val="00D15DFB"/>
    <w:rsid w:val="00D16855"/>
    <w:rsid w:val="00D27839"/>
    <w:rsid w:val="00D27EB8"/>
    <w:rsid w:val="00D3337B"/>
    <w:rsid w:val="00D33588"/>
    <w:rsid w:val="00D41A76"/>
    <w:rsid w:val="00D44BCB"/>
    <w:rsid w:val="00D45B02"/>
    <w:rsid w:val="00D46F6A"/>
    <w:rsid w:val="00D47670"/>
    <w:rsid w:val="00D51892"/>
    <w:rsid w:val="00D54C72"/>
    <w:rsid w:val="00D55D6F"/>
    <w:rsid w:val="00D56264"/>
    <w:rsid w:val="00D565D6"/>
    <w:rsid w:val="00D64135"/>
    <w:rsid w:val="00D65302"/>
    <w:rsid w:val="00D65DD7"/>
    <w:rsid w:val="00D65E60"/>
    <w:rsid w:val="00D66E9F"/>
    <w:rsid w:val="00D7113F"/>
    <w:rsid w:val="00D711CC"/>
    <w:rsid w:val="00D733C3"/>
    <w:rsid w:val="00D74138"/>
    <w:rsid w:val="00D77105"/>
    <w:rsid w:val="00D80209"/>
    <w:rsid w:val="00D8333F"/>
    <w:rsid w:val="00D84CD1"/>
    <w:rsid w:val="00D90494"/>
    <w:rsid w:val="00D936CB"/>
    <w:rsid w:val="00D94295"/>
    <w:rsid w:val="00D94497"/>
    <w:rsid w:val="00D955FA"/>
    <w:rsid w:val="00D95C7E"/>
    <w:rsid w:val="00D97C81"/>
    <w:rsid w:val="00DA0C08"/>
    <w:rsid w:val="00DA345C"/>
    <w:rsid w:val="00DA5D36"/>
    <w:rsid w:val="00DA7DA8"/>
    <w:rsid w:val="00DB7FA7"/>
    <w:rsid w:val="00DC0FBE"/>
    <w:rsid w:val="00DC4B29"/>
    <w:rsid w:val="00DC6120"/>
    <w:rsid w:val="00DD3276"/>
    <w:rsid w:val="00DE019C"/>
    <w:rsid w:val="00DE4C83"/>
    <w:rsid w:val="00DE4FC4"/>
    <w:rsid w:val="00DE57DC"/>
    <w:rsid w:val="00DF3D52"/>
    <w:rsid w:val="00DF47E9"/>
    <w:rsid w:val="00DF5E47"/>
    <w:rsid w:val="00E02EBA"/>
    <w:rsid w:val="00E0624C"/>
    <w:rsid w:val="00E11AC0"/>
    <w:rsid w:val="00E1528C"/>
    <w:rsid w:val="00E17CC0"/>
    <w:rsid w:val="00E20FC6"/>
    <w:rsid w:val="00E274F9"/>
    <w:rsid w:val="00E4192E"/>
    <w:rsid w:val="00E41BF0"/>
    <w:rsid w:val="00E43F03"/>
    <w:rsid w:val="00E45B9B"/>
    <w:rsid w:val="00E46469"/>
    <w:rsid w:val="00E4719F"/>
    <w:rsid w:val="00E51322"/>
    <w:rsid w:val="00E51D30"/>
    <w:rsid w:val="00E54332"/>
    <w:rsid w:val="00E55A2A"/>
    <w:rsid w:val="00E61026"/>
    <w:rsid w:val="00E617AA"/>
    <w:rsid w:val="00E63325"/>
    <w:rsid w:val="00E668CF"/>
    <w:rsid w:val="00E67686"/>
    <w:rsid w:val="00E67ADF"/>
    <w:rsid w:val="00E752B4"/>
    <w:rsid w:val="00E77D8C"/>
    <w:rsid w:val="00E8196C"/>
    <w:rsid w:val="00E83D9F"/>
    <w:rsid w:val="00E86775"/>
    <w:rsid w:val="00E8766D"/>
    <w:rsid w:val="00E87888"/>
    <w:rsid w:val="00E9420A"/>
    <w:rsid w:val="00E94553"/>
    <w:rsid w:val="00E957F0"/>
    <w:rsid w:val="00E96118"/>
    <w:rsid w:val="00E97DB8"/>
    <w:rsid w:val="00EA07B3"/>
    <w:rsid w:val="00EA13BC"/>
    <w:rsid w:val="00EA186D"/>
    <w:rsid w:val="00EA2708"/>
    <w:rsid w:val="00EA2AC5"/>
    <w:rsid w:val="00EA45E9"/>
    <w:rsid w:val="00EA61AC"/>
    <w:rsid w:val="00EB5614"/>
    <w:rsid w:val="00EB7FBB"/>
    <w:rsid w:val="00EC0688"/>
    <w:rsid w:val="00EC103C"/>
    <w:rsid w:val="00EC5749"/>
    <w:rsid w:val="00EC5897"/>
    <w:rsid w:val="00EC5996"/>
    <w:rsid w:val="00ED4D21"/>
    <w:rsid w:val="00ED5DDD"/>
    <w:rsid w:val="00ED6E66"/>
    <w:rsid w:val="00EE00FE"/>
    <w:rsid w:val="00EE20F8"/>
    <w:rsid w:val="00EE507C"/>
    <w:rsid w:val="00EE6E85"/>
    <w:rsid w:val="00EE71E7"/>
    <w:rsid w:val="00EF0FC3"/>
    <w:rsid w:val="00EF1EB9"/>
    <w:rsid w:val="00EF2EF3"/>
    <w:rsid w:val="00EF4316"/>
    <w:rsid w:val="00EF536C"/>
    <w:rsid w:val="00EF7378"/>
    <w:rsid w:val="00F05F77"/>
    <w:rsid w:val="00F067A4"/>
    <w:rsid w:val="00F11F13"/>
    <w:rsid w:val="00F13CDF"/>
    <w:rsid w:val="00F1449E"/>
    <w:rsid w:val="00F21C4F"/>
    <w:rsid w:val="00F2231A"/>
    <w:rsid w:val="00F2269C"/>
    <w:rsid w:val="00F25D1C"/>
    <w:rsid w:val="00F304BB"/>
    <w:rsid w:val="00F30D00"/>
    <w:rsid w:val="00F31CBB"/>
    <w:rsid w:val="00F31DD6"/>
    <w:rsid w:val="00F35A60"/>
    <w:rsid w:val="00F43383"/>
    <w:rsid w:val="00F447AB"/>
    <w:rsid w:val="00F45746"/>
    <w:rsid w:val="00F5142A"/>
    <w:rsid w:val="00F517D6"/>
    <w:rsid w:val="00F54A24"/>
    <w:rsid w:val="00F55A1D"/>
    <w:rsid w:val="00F5659B"/>
    <w:rsid w:val="00F57831"/>
    <w:rsid w:val="00F626B0"/>
    <w:rsid w:val="00F62B0B"/>
    <w:rsid w:val="00F720B6"/>
    <w:rsid w:val="00F72700"/>
    <w:rsid w:val="00F8107A"/>
    <w:rsid w:val="00F81223"/>
    <w:rsid w:val="00F8240C"/>
    <w:rsid w:val="00F84896"/>
    <w:rsid w:val="00F84F19"/>
    <w:rsid w:val="00F878F1"/>
    <w:rsid w:val="00F91E7F"/>
    <w:rsid w:val="00F935FF"/>
    <w:rsid w:val="00F95320"/>
    <w:rsid w:val="00F9557C"/>
    <w:rsid w:val="00F9737F"/>
    <w:rsid w:val="00F97510"/>
    <w:rsid w:val="00F97C38"/>
    <w:rsid w:val="00FA3AE7"/>
    <w:rsid w:val="00FA5FB4"/>
    <w:rsid w:val="00FB5AAA"/>
    <w:rsid w:val="00FB636E"/>
    <w:rsid w:val="00FB6E33"/>
    <w:rsid w:val="00FC1A4C"/>
    <w:rsid w:val="00FC2F39"/>
    <w:rsid w:val="00FC39C8"/>
    <w:rsid w:val="00FD0F4E"/>
    <w:rsid w:val="00FE100E"/>
    <w:rsid w:val="00FE6BA4"/>
    <w:rsid w:val="00FF06AC"/>
    <w:rsid w:val="00FF0EE6"/>
    <w:rsid w:val="00FF2CE0"/>
    <w:rsid w:val="00FF527D"/>
    <w:rsid w:val="00FF5F16"/>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s://github.com/JuliusWelzel/tremor_feedback_j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20</Words>
  <Characters>36599</Characters>
  <Application>Microsoft Office Word</Application>
  <DocSecurity>0</DocSecurity>
  <Lines>304</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2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6</cp:revision>
  <cp:lastPrinted>2019-02-11T20:28:00Z</cp:lastPrinted>
  <dcterms:created xsi:type="dcterms:W3CDTF">2023-01-26T18:37:00Z</dcterms:created>
  <dcterms:modified xsi:type="dcterms:W3CDTF">2023-01-2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9-beta.4+2db90511f"&gt;&lt;session id="QQKwpVqO"/&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